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Lat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Belakang</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Rumu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Tuju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 xml:space="preserve">Batasan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 xml:space="preserve"> dan </w:t>
      </w:r>
      <w:proofErr w:type="spellStart"/>
      <w:r w:rsidRPr="00817477">
        <w:rPr>
          <w:rFonts w:ascii="Times New Roman" w:hAnsi="Times New Roman" w:cs="Times New Roman"/>
          <w:sz w:val="24"/>
          <w:szCs w:val="28"/>
        </w:rPr>
        <w:t>Asum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Defini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sti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Manfa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rkait</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Landa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or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 xml:space="preserve">Open Data </w:t>
      </w:r>
      <w:proofErr w:type="spellStart"/>
      <w:r w:rsidRPr="00817477">
        <w:rPr>
          <w:rFonts w:ascii="Times New Roman" w:hAnsi="Times New Roman" w:cs="Times New Roman"/>
          <w:sz w:val="24"/>
          <w:szCs w:val="28"/>
        </w:rPr>
        <w:t>Kontrak</w:t>
      </w:r>
      <w:proofErr w:type="spellEnd"/>
      <w:r w:rsidRPr="00817477">
        <w:rPr>
          <w:rFonts w:ascii="Times New Roman" w:hAnsi="Times New Roman" w:cs="Times New Roman"/>
          <w:sz w:val="24"/>
          <w:szCs w:val="28"/>
        </w:rPr>
        <w:t xml:space="preserve">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istem</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nforma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 xml:space="preserve">Dasar </w:t>
      </w:r>
      <w:proofErr w:type="spellStart"/>
      <w:r w:rsidRPr="00817477">
        <w:rPr>
          <w:rFonts w:ascii="Times New Roman" w:hAnsi="Times New Roman" w:cs="Times New Roman"/>
          <w:sz w:val="24"/>
          <w:szCs w:val="28"/>
        </w:rPr>
        <w:t>Pemrograman</w:t>
      </w:r>
      <w:proofErr w:type="spellEnd"/>
      <w:r w:rsidRPr="00817477">
        <w:rPr>
          <w:rFonts w:ascii="Times New Roman" w:hAnsi="Times New Roman" w:cs="Times New Roman"/>
          <w:sz w:val="24"/>
          <w:szCs w:val="28"/>
        </w:rPr>
        <w:t xml:space="preserve">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Aplikas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Teknolog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Prosedu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ambil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ta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mpulan</w:t>
      </w:r>
      <w:proofErr w:type="spellEnd"/>
      <w:r w:rsidRPr="00817477">
        <w:rPr>
          <w:rFonts w:ascii="Times New Roman" w:hAnsi="Times New Roman" w:cs="Times New Roman"/>
          <w:sz w:val="24"/>
          <w:szCs w:val="28"/>
        </w:rPr>
        <w:t xml:space="preserve">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yang </w:t>
      </w:r>
      <w:proofErr w:type="spellStart"/>
      <w:r w:rsidRPr="00817477">
        <w:rPr>
          <w:rFonts w:ascii="Times New Roman" w:hAnsi="Times New Roman" w:cs="Times New Roman"/>
          <w:sz w:val="24"/>
          <w:szCs w:val="28"/>
        </w:rPr>
        <w:t>Diusul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Non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guna</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Eksperimen</w:t>
      </w:r>
      <w:proofErr w:type="spellEnd"/>
      <w:r w:rsidRPr="00817477">
        <w:rPr>
          <w:rFonts w:ascii="Times New Roman" w:hAnsi="Times New Roman" w:cs="Times New Roman"/>
          <w:sz w:val="24"/>
          <w:szCs w:val="28"/>
        </w:rPr>
        <w:t xml:space="preserve"> dan Cara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Instrume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Renc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gket</w:t>
      </w:r>
      <w:proofErr w:type="spellEnd"/>
      <w:r w:rsidRPr="00817477">
        <w:rPr>
          <w:rFonts w:ascii="Times New Roman" w:hAnsi="Times New Roman" w:cs="Times New Roman"/>
          <w:sz w:val="24"/>
          <w:szCs w:val="28"/>
        </w:rPr>
        <w:t xml:space="preserve"> Uji </w:t>
      </w:r>
      <w:proofErr w:type="spellStart"/>
      <w:r w:rsidRPr="00817477">
        <w:rPr>
          <w:rFonts w:ascii="Times New Roman" w:hAnsi="Times New Roman" w:cs="Times New Roman"/>
          <w:sz w:val="24"/>
          <w:szCs w:val="28"/>
        </w:rPr>
        <w:t>Kelaya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ampilan</w:t>
      </w:r>
      <w:proofErr w:type="spellEnd"/>
      <w:r w:rsidRPr="00817477">
        <w:rPr>
          <w:rFonts w:ascii="Times New Roman" w:hAnsi="Times New Roman" w:cs="Times New Roman"/>
          <w:sz w:val="24"/>
          <w:szCs w:val="28"/>
        </w:rPr>
        <w:t xml:space="preserve"> (Mack-up)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 xml:space="preserve">Timeline </w:t>
      </w:r>
      <w:proofErr w:type="spellStart"/>
      <w:r w:rsidRPr="00817477">
        <w:rPr>
          <w:rFonts w:ascii="Times New Roman" w:hAnsi="Times New Roman" w:cs="Times New Roman"/>
          <w:sz w:val="24"/>
          <w:szCs w:val="28"/>
        </w:rPr>
        <w:t>Pengerja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atar</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elakang</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Masalah</w:t>
      </w:r>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Rumusan</w:t>
      </w:r>
      <w:proofErr w:type="spellEnd"/>
      <w:r w:rsidR="009C49A2" w:rsidRPr="00817477">
        <w:rPr>
          <w:rFonts w:ascii="Times New Roman" w:hAnsi="Times New Roman" w:cs="Times New Roman"/>
          <w:b/>
          <w:bCs/>
          <w:sz w:val="24"/>
          <w:szCs w:val="24"/>
        </w:rPr>
        <w:t xml:space="preserve"> </w:t>
      </w:r>
      <w:proofErr w:type="spellStart"/>
      <w:r w:rsidR="009C49A2" w:rsidRPr="00817477">
        <w:rPr>
          <w:rFonts w:ascii="Times New Roman" w:hAnsi="Times New Roman" w:cs="Times New Roman"/>
          <w:b/>
          <w:bCs/>
          <w:sz w:val="24"/>
          <w:szCs w:val="24"/>
        </w:rPr>
        <w:t>Masalah</w:t>
      </w:r>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Batasan </w:t>
      </w:r>
      <w:proofErr w:type="spellStart"/>
      <w:r w:rsidRPr="00817477">
        <w:rPr>
          <w:rFonts w:ascii="Times New Roman" w:hAnsi="Times New Roman" w:cs="Times New Roman"/>
          <w:b/>
          <w:bCs/>
          <w:sz w:val="24"/>
          <w:szCs w:val="24"/>
        </w:rPr>
        <w:t>Masalah</w:t>
      </w:r>
      <w:proofErr w:type="spellEnd"/>
      <w:r w:rsidRPr="00817477">
        <w:rPr>
          <w:rFonts w:ascii="Times New Roman" w:hAnsi="Times New Roman" w:cs="Times New Roman"/>
          <w:b/>
          <w:bCs/>
          <w:sz w:val="24"/>
          <w:szCs w:val="24"/>
        </w:rPr>
        <w:t xml:space="preserve"> dan </w:t>
      </w:r>
      <w:proofErr w:type="spellStart"/>
      <w:r w:rsidRPr="00817477">
        <w:rPr>
          <w:rFonts w:ascii="Times New Roman" w:hAnsi="Times New Roman" w:cs="Times New Roman"/>
          <w:b/>
          <w:bCs/>
          <w:sz w:val="24"/>
          <w:szCs w:val="24"/>
        </w:rPr>
        <w:t>Asumsi</w:t>
      </w:r>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ujuan</w:t>
      </w:r>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Manfaat</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Penelitian</w:t>
      </w:r>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sz w:val="24"/>
          <w:szCs w:val="24"/>
        </w:rPr>
        <w:t>Definisi</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Istilah</w:t>
      </w:r>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Penelitian</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Terkait</w:t>
      </w:r>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w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817477">
        <w:rPr>
          <w:rFonts w:ascii="Times New Roman" w:hAnsi="Times New Roman" w:cs="Times New Roman"/>
          <w:b/>
          <w:color w:val="000000" w:themeColor="text1"/>
          <w:sz w:val="24"/>
          <w:szCs w:val="24"/>
        </w:rPr>
        <w:t>Landasan</w:t>
      </w:r>
      <w:proofErr w:type="spellEnd"/>
      <w:r w:rsidRPr="00817477">
        <w:rPr>
          <w:rFonts w:ascii="Times New Roman" w:hAnsi="Times New Roman" w:cs="Times New Roman"/>
          <w:b/>
          <w:color w:val="000000" w:themeColor="text1"/>
          <w:sz w:val="24"/>
          <w:szCs w:val="24"/>
        </w:rPr>
        <w:t xml:space="preserve"> </w:t>
      </w:r>
      <w:proofErr w:type="spellStart"/>
      <w:r w:rsidRPr="00817477">
        <w:rPr>
          <w:rFonts w:ascii="Times New Roman" w:hAnsi="Times New Roman" w:cs="Times New Roman"/>
          <w:b/>
          <w:color w:val="000000" w:themeColor="text1"/>
          <w:sz w:val="24"/>
          <w:szCs w:val="24"/>
        </w:rPr>
        <w:t>Teori</w:t>
      </w:r>
      <w:proofErr w:type="spellEnd"/>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 xml:space="preserve">Open Data </w:t>
      </w:r>
      <w:proofErr w:type="spellStart"/>
      <w:r w:rsidRPr="00817477">
        <w:rPr>
          <w:color w:val="000000" w:themeColor="text1"/>
        </w:rPr>
        <w:t>Kontrak</w:t>
      </w:r>
      <w:proofErr w:type="spellEnd"/>
      <w:r w:rsidRPr="00817477">
        <w:rPr>
          <w:color w:val="000000" w:themeColor="text1"/>
        </w:rPr>
        <w:t xml:space="preserve">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817477">
        <w:lastRenderedPageBreak/>
        <w:t>Pengertian</w:t>
      </w:r>
      <w:proofErr w:type="spellEnd"/>
      <w:r w:rsidRPr="00817477">
        <w:t xml:space="preserve"> </w:t>
      </w:r>
      <w:proofErr w:type="spellStart"/>
      <w:r w:rsidRPr="00817477">
        <w:t>Sistem</w:t>
      </w:r>
      <w:bookmarkEnd w:id="0"/>
      <w:bookmarkEnd w:id="1"/>
      <w:bookmarkEnd w:id="2"/>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proofErr w:type="spellStart"/>
      <w:r w:rsidRPr="00817477">
        <w:t>Pengertian</w:t>
      </w:r>
      <w:proofErr w:type="spellEnd"/>
      <w:r w:rsidRPr="00817477">
        <w:t xml:space="preserve"> </w:t>
      </w:r>
      <w:proofErr w:type="spellStart"/>
      <w:r w:rsidRPr="00817477">
        <w:t>Informasi</w:t>
      </w:r>
      <w:proofErr w:type="spellEnd"/>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817477">
        <w:t>Pengertian</w:t>
      </w:r>
      <w:proofErr w:type="spellEnd"/>
      <w:r w:rsidRPr="00817477">
        <w:t xml:space="preserve">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 xml:space="preserve">Dasar </w:t>
      </w:r>
      <w:proofErr w:type="spellStart"/>
      <w:r w:rsidRPr="00817477">
        <w:t>pemrograman</w:t>
      </w:r>
      <w:proofErr w:type="spellEnd"/>
      <w:r w:rsidRPr="00817477">
        <w:t xml:space="preserve">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lastRenderedPageBreak/>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817477">
        <w:rPr>
          <w:color w:val="000000" w:themeColor="text1"/>
        </w:rPr>
        <w:t>Aplikasi</w:t>
      </w:r>
      <w:proofErr w:type="spellEnd"/>
      <w:r w:rsidRPr="00817477">
        <w:rPr>
          <w:color w:val="000000" w:themeColor="text1"/>
        </w:rPr>
        <w:t xml:space="preserve">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817477">
        <w:rPr>
          <w:color w:val="000000" w:themeColor="text1"/>
        </w:rPr>
        <w:t>Teknologi</w:t>
      </w:r>
      <w:proofErr w:type="spellEnd"/>
      <w:r w:rsidRPr="00817477">
        <w:rPr>
          <w:color w:val="000000" w:themeColor="text1"/>
        </w:rPr>
        <w:t xml:space="preserve">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proofErr w:type="spellStart"/>
      <w:r w:rsidRPr="00817477">
        <w:t>Sumber</w:t>
      </w:r>
      <w:proofErr w:type="spellEnd"/>
      <w:r w:rsidRPr="00817477">
        <w:t xml:space="preserve">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pil</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is</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787BCCC9" w14:textId="693F0B04" w:rsidR="00AB25F8" w:rsidRPr="00817477" w:rsidRDefault="009765A2" w:rsidP="0041714D">
      <w:pPr>
        <w:pStyle w:val="h21"/>
        <w:numPr>
          <w:ilvl w:val="2"/>
          <w:numId w:val="8"/>
        </w:numPr>
        <w:ind w:left="567" w:hanging="567"/>
      </w:pPr>
      <w:proofErr w:type="spellStart"/>
      <w:r w:rsidRPr="00817477">
        <w:t>Metode</w:t>
      </w:r>
      <w:proofErr w:type="spellEnd"/>
      <w:r w:rsidR="00E53BF8" w:rsidRPr="00817477">
        <w:t xml:space="preserve"> </w:t>
      </w:r>
      <w:proofErr w:type="spellStart"/>
      <w:r w:rsidR="00E53BF8" w:rsidRPr="00817477">
        <w:t>Pengumpulan</w:t>
      </w:r>
      <w:proofErr w:type="spellEnd"/>
      <w:r w:rsidR="00E53BF8" w:rsidRPr="00817477">
        <w:t xml:space="preserve"> Data</w:t>
      </w:r>
    </w:p>
    <w:p w14:paraId="271E5FD9" w14:textId="049EC317"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2F0B9AA0" w14:textId="795C76C3" w:rsidR="009765A2" w:rsidRPr="00817477" w:rsidRDefault="009765A2" w:rsidP="0041714D">
      <w:pPr>
        <w:pStyle w:val="h21"/>
        <w:numPr>
          <w:ilvl w:val="2"/>
          <w:numId w:val="8"/>
        </w:numPr>
        <w:ind w:left="567" w:hanging="567"/>
        <w:rPr>
          <w:szCs w:val="22"/>
        </w:rPr>
      </w:pPr>
      <w:proofErr w:type="spellStart"/>
      <w:r w:rsidRPr="00817477">
        <w:rPr>
          <w:szCs w:val="22"/>
        </w:rPr>
        <w:t>Prosedur</w:t>
      </w:r>
      <w:proofErr w:type="spellEnd"/>
      <w:r w:rsidRPr="00817477">
        <w:rPr>
          <w:szCs w:val="22"/>
        </w:rPr>
        <w:t xml:space="preserve"> </w:t>
      </w:r>
      <w:proofErr w:type="spellStart"/>
      <w:r w:rsidR="00B106C3" w:rsidRPr="00817477">
        <w:rPr>
          <w:szCs w:val="22"/>
        </w:rPr>
        <w:t>Penelitian</w:t>
      </w:r>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618FFB27" w14:textId="3E4CF4DD" w:rsidR="00B106C3" w:rsidRPr="00817477" w:rsidRDefault="00B106C3" w:rsidP="00B106C3">
      <w:pPr>
        <w:pStyle w:val="h21"/>
        <w:numPr>
          <w:ilvl w:val="2"/>
          <w:numId w:val="41"/>
        </w:numPr>
        <w:ind w:left="567" w:hanging="567"/>
        <w:rPr>
          <w:sz w:val="28"/>
        </w:rPr>
      </w:pPr>
      <w:r w:rsidRPr="00817477">
        <w:rPr>
          <w:szCs w:val="22"/>
        </w:rPr>
        <w:t xml:space="preserve">Teknik </w:t>
      </w:r>
      <w:proofErr w:type="spellStart"/>
      <w:r w:rsidRPr="00817477">
        <w:rPr>
          <w:szCs w:val="22"/>
        </w:rPr>
        <w:t>Analisis</w:t>
      </w:r>
      <w:proofErr w:type="spellEnd"/>
      <w:r w:rsidRPr="00817477">
        <w:rPr>
          <w:szCs w:val="22"/>
        </w:rPr>
        <w:t xml:space="preserve">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5753FF">
      <w:pPr>
        <w:tabs>
          <w:tab w:val="left" w:pos="567"/>
        </w:tabs>
        <w:spacing w:after="0" w:line="480" w:lineRule="auto"/>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multimedia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laj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t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arkob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proofErr w:type="spellStart"/>
      <w:r w:rsidRPr="00817477">
        <w:rPr>
          <w:rFonts w:ascii="Times New Roman" w:hAnsi="Times New Roman" w:cs="Times New Roman"/>
          <w:sz w:val="24"/>
        </w:rPr>
        <w:lastRenderedPageBreak/>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 xml:space="preserve">2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Skor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Valid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valid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w:t>
      </w:r>
      <w:proofErr w:type="spellStart"/>
      <w:r w:rsidRPr="00817477">
        <w:t>Metode</w:t>
      </w:r>
      <w:proofErr w:type="spellEnd"/>
      <w:r w:rsidRPr="00817477">
        <w:t xml:space="preserve"> yang </w:t>
      </w:r>
      <w:proofErr w:type="spellStart"/>
      <w:r w:rsidRPr="00817477">
        <w:t>Diusulkan</w:t>
      </w:r>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lastRenderedPageBreak/>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sidRPr="00817477">
        <w:rPr>
          <w:rFonts w:ascii="Times New Roman" w:hAnsi="Times New Roman" w:cs="Times New Roman"/>
          <w:b/>
          <w:sz w:val="24"/>
        </w:rPr>
        <w:t>Metode</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Analisis</w:t>
      </w:r>
      <w:proofErr w:type="spellEnd"/>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3</w:t>
      </w:r>
      <w:r w:rsidRPr="00817477">
        <w:rPr>
          <w:rFonts w:ascii="Times New Roman" w:hAnsi="Times New Roman" w:cs="Times New Roman"/>
        </w:rPr>
        <w:t xml:space="preserve"> </w:t>
      </w: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Kriteria</w:t>
      </w:r>
      <w:proofErr w:type="spellEnd"/>
      <w:r w:rsidRPr="00817477">
        <w:rPr>
          <w:rFonts w:ascii="Times New Roman" w:hAnsi="Times New Roman" w:cs="Times New Roman"/>
        </w:rPr>
        <w:t xml:space="preserve"> Tinggi Nilai </w:t>
      </w:r>
      <w:proofErr w:type="spellStart"/>
      <w:r w:rsidRPr="00817477">
        <w:rPr>
          <w:rFonts w:ascii="Times New Roman" w:hAnsi="Times New Roman" w:cs="Times New Roman"/>
        </w:rPr>
        <w:t>Kontrak</w:t>
      </w:r>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4</w:t>
      </w:r>
      <w:r w:rsidRPr="00817477">
        <w:rPr>
          <w:rFonts w:ascii="Times New Roman" w:hAnsi="Times New Roman" w:cs="Times New Roman"/>
        </w:rPr>
        <w:t xml:space="preserve"> </w:t>
      </w:r>
      <w:proofErr w:type="spellStart"/>
      <w:r w:rsidR="006F6619" w:rsidRPr="00817477">
        <w:rPr>
          <w:rFonts w:ascii="Times New Roman" w:hAnsi="Times New Roman" w:cs="Times New Roman"/>
        </w:rPr>
        <w:t>Tabel</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Kriteria</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Jumlah</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serta</w:t>
      </w:r>
      <w:proofErr w:type="spellEnd"/>
      <w:r w:rsidR="006F6619" w:rsidRPr="00817477">
        <w:rPr>
          <w:rFonts w:ascii="Times New Roman" w:hAnsi="Times New Roman" w:cs="Times New Roman"/>
        </w:rPr>
        <w:t xml:space="preserve"> yang </w:t>
      </w:r>
      <w:proofErr w:type="spellStart"/>
      <w:r w:rsidR="006F6619" w:rsidRPr="00817477">
        <w:rPr>
          <w:rFonts w:ascii="Times New Roman" w:hAnsi="Times New Roman" w:cs="Times New Roman"/>
        </w:rPr>
        <w:t>melakukan</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nawaran</w:t>
      </w:r>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5</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6</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aktu </w:t>
      </w:r>
      <w:proofErr w:type="spellStart"/>
      <w:r w:rsidRPr="00817477">
        <w:rPr>
          <w:rFonts w:ascii="Times New Roman" w:hAnsi="Times New Roman" w:cs="Times New Roman"/>
          <w:sz w:val="24"/>
        </w:rPr>
        <w:t>Pengerjaan</w:t>
      </w:r>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riter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ntrak</w:t>
      </w:r>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proofErr w:type="spellStart"/>
      <w:r w:rsidRPr="00817477">
        <w:t>Analisis</w:t>
      </w:r>
      <w:proofErr w:type="spellEnd"/>
      <w:r w:rsidRPr="00817477">
        <w:t xml:space="preserve"> </w:t>
      </w:r>
      <w:proofErr w:type="spellStart"/>
      <w:r w:rsidRPr="00817477">
        <w:t>Kebutuh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ungsional</w:t>
      </w:r>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lastRenderedPageBreak/>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 xml:space="preserve">Requirement </w:t>
      </w:r>
      <w:proofErr w:type="spellStart"/>
      <w:r w:rsidRPr="00817477">
        <w:rPr>
          <w:rFonts w:ascii="Times New Roman" w:hAnsi="Times New Roman" w:cs="Times New Roman"/>
          <w:sz w:val="24"/>
          <w:szCs w:val="24"/>
        </w:rPr>
        <w:t>Sistem</w:t>
      </w:r>
      <w:proofErr w:type="spellEnd"/>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 xml:space="preserve">Desain </w:t>
      </w:r>
      <w:proofErr w:type="spellStart"/>
      <w:r w:rsidRPr="00817477">
        <w:t>Sistem</w:t>
      </w:r>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2D0F86C9">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sidRPr="00817477">
        <w:rPr>
          <w:rFonts w:ascii="Times New Roman" w:hAnsi="Times New Roman" w:cs="Times New Roman"/>
          <w:sz w:val="24"/>
        </w:rPr>
        <w:t>Narasi</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rasi</w:t>
      </w:r>
      <w:proofErr w:type="spellEnd"/>
      <w:r w:rsidRPr="00817477">
        <w:rPr>
          <w:rFonts w:ascii="Times New Roman" w:hAnsi="Times New Roman" w:cs="Times New Roman"/>
          <w:sz w:val="24"/>
          <w:szCs w:val="24"/>
        </w:rPr>
        <w:t xml:space="preserve">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Flowchart </w:t>
      </w:r>
      <w:proofErr w:type="spellStart"/>
      <w:r w:rsidRPr="00817477">
        <w:rPr>
          <w:rFonts w:ascii="Times New Roman" w:hAnsi="Times New Roman" w:cs="Times New Roman"/>
          <w:sz w:val="24"/>
        </w:rPr>
        <w:t>Sistem</w:t>
      </w:r>
      <w:proofErr w:type="spellEnd"/>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5753FF" w:rsidRDefault="005753FF"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5753FF" w:rsidRDefault="005753FF"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5753FF" w:rsidRDefault="005753FF" w:rsidP="00765D0D">
                                    <w:pPr>
                                      <w:jc w:val="center"/>
                                    </w:pPr>
                                    <w:r>
                                      <w:t xml:space="preserve">Import data </w:t>
                                    </w:r>
                                    <w:r w:rsidR="003D4E2F">
                                      <w:t>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5753FF" w:rsidRDefault="005753FF" w:rsidP="00765D0D">
                                    <w:pPr>
                                      <w:jc w:val="center"/>
                                    </w:pPr>
                                    <w:r>
                                      <w:t xml:space="preserve">Insert progress </w:t>
                                    </w:r>
                                    <w:r>
                                      <w:t>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5753FF" w:rsidRDefault="005753FF"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5753FF" w:rsidRDefault="005753FF"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5753FF" w:rsidRDefault="005753FF"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5753FF" w:rsidRDefault="005753FF"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5753FF" w:rsidRDefault="005753FF"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3D4E2F" w:rsidRDefault="003D4E2F"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3D4E2F" w:rsidRDefault="003D4E2F"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5753FF" w:rsidRDefault="005753FF"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5753FF" w:rsidRDefault="005753FF"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5753FF" w:rsidRDefault="005753FF" w:rsidP="00765D0D">
                              <w:pPr>
                                <w:jc w:val="center"/>
                              </w:pPr>
                              <w:r>
                                <w:t xml:space="preserve">Import data </w:t>
                              </w:r>
                              <w:r w:rsidR="003D4E2F">
                                <w:t>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5753FF" w:rsidRDefault="005753FF" w:rsidP="00765D0D">
                              <w:pPr>
                                <w:jc w:val="center"/>
                              </w:pPr>
                              <w:r>
                                <w:t xml:space="preserve">Insert progress </w:t>
                              </w:r>
                              <w:r>
                                <w:t>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5753FF" w:rsidRDefault="005753FF"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5753FF" w:rsidRDefault="005753FF"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5753FF" w:rsidRDefault="005753FF"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5753FF" w:rsidRDefault="005753FF"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5753FF" w:rsidRDefault="005753FF"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3D4E2F" w:rsidRDefault="003D4E2F"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3D4E2F" w:rsidRDefault="003D4E2F"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w:t>
      </w:r>
      <w:proofErr w:type="spellStart"/>
      <w:r w:rsidRPr="00817477">
        <w:rPr>
          <w:b w:val="0"/>
        </w:rPr>
        <w:t>Sistem</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Keterbukaan</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Pengadaan</w:t>
      </w:r>
      <w:proofErr w:type="spellEnd"/>
      <w:r w:rsidRPr="00817477">
        <w:rPr>
          <w:b w:val="0"/>
        </w:rPr>
        <w:t xml:space="preserve"> </w:t>
      </w:r>
      <w:proofErr w:type="spellStart"/>
      <w:r w:rsidRPr="00817477">
        <w:rPr>
          <w:b w:val="0"/>
        </w:rPr>
        <w:t>Publik</w:t>
      </w:r>
      <w:proofErr w:type="spellEnd"/>
      <w:r w:rsidRPr="00817477">
        <w:rPr>
          <w:b w:val="0"/>
        </w:rPr>
        <w:t xml:space="preserve"> </w:t>
      </w:r>
      <w:proofErr w:type="spellStart"/>
      <w:r w:rsidRPr="00817477">
        <w:rPr>
          <w:b w:val="0"/>
        </w:rPr>
        <w:t>Pemerintah</w:t>
      </w:r>
      <w:proofErr w:type="spellEnd"/>
      <w:r w:rsidRPr="00817477">
        <w:rPr>
          <w:b w:val="0"/>
        </w:rPr>
        <w:t xml:space="preserve">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proofErr w:type="spellStart"/>
      <w:r w:rsidRPr="00817477">
        <w:t>Analisis</w:t>
      </w:r>
      <w:proofErr w:type="spellEnd"/>
      <w:r w:rsidRPr="00817477">
        <w:t xml:space="preserve"> </w:t>
      </w:r>
      <w:proofErr w:type="spellStart"/>
      <w:r w:rsidRPr="00817477">
        <w:t>Pengguna</w:t>
      </w:r>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9</w:t>
      </w:r>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Hak</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Akses</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Pengguna</w:t>
      </w:r>
      <w:proofErr w:type="spellEnd"/>
      <w:r w:rsidR="00226DE6" w:rsidRPr="00817477">
        <w:rPr>
          <w:rFonts w:ascii="Times New Roman" w:hAnsi="Times New Roman" w:cs="Times New Roman"/>
          <w:sz w:val="24"/>
        </w:rPr>
        <w:t xml:space="preserve">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817477">
        <w:rPr>
          <w:rFonts w:ascii="Times New Roman" w:hAnsi="Times New Roman" w:cs="Times New Roman"/>
          <w:b/>
          <w:sz w:val="24"/>
        </w:rPr>
        <w:t>Instrumen</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Pengujian</w:t>
      </w:r>
      <w:proofErr w:type="spellEnd"/>
      <w:r w:rsidRPr="00817477">
        <w:rPr>
          <w:rFonts w:ascii="Times New Roman" w:hAnsi="Times New Roman" w:cs="Times New Roman"/>
          <w:b/>
          <w:sz w:val="24"/>
        </w:rPr>
        <w:t xml:space="preserve">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Tabel</w:t>
      </w:r>
      <w:proofErr w:type="spellEnd"/>
      <w:r w:rsidRPr="00817477">
        <w:rPr>
          <w:rFonts w:ascii="Times New Roman" w:hAnsi="Times New Roman" w:cs="Times New Roman"/>
          <w:sz w:val="24"/>
          <w:szCs w:val="24"/>
        </w:rPr>
        <w:t xml:space="preserve">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enari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iap</w:t>
      </w:r>
      <w:proofErr w:type="spellEnd"/>
      <w:r w:rsidRPr="00817477">
        <w:rPr>
          <w:rFonts w:ascii="Times New Roman" w:hAnsi="Times New Roman" w:cs="Times New Roman"/>
          <w:sz w:val="24"/>
          <w:szCs w:val="24"/>
        </w:rPr>
        <w:t xml:space="preserve"> item </w:t>
      </w:r>
      <w:proofErr w:type="spellStart"/>
      <w:r w:rsidRPr="00817477">
        <w:rPr>
          <w:rFonts w:ascii="Times New Roman" w:hAnsi="Times New Roman" w:cs="Times New Roman"/>
          <w:sz w:val="24"/>
          <w:szCs w:val="24"/>
        </w:rPr>
        <w:t>butir</w:t>
      </w:r>
      <w:proofErr w:type="spellEnd"/>
      <w:r w:rsidRPr="00817477">
        <w:rPr>
          <w:rFonts w:ascii="Times New Roman" w:hAnsi="Times New Roman" w:cs="Times New Roman"/>
          <w:sz w:val="24"/>
          <w:szCs w:val="24"/>
        </w:rPr>
        <w:t xml:space="preserve">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semua</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uat</w:t>
      </w:r>
      <w:proofErr w:type="spellEnd"/>
      <w:r w:rsidRPr="00817477">
        <w:rPr>
          <w:rFonts w:ascii="Times New Roman" w:hAnsi="Times New Roman" w:cs="Times New Roman"/>
          <w:sz w:val="24"/>
          <w:szCs w:val="24"/>
        </w:rPr>
        <w:t>.</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77158D" w:rsidRPr="00817477" w14:paraId="1A765774" w14:textId="77777777" w:rsidTr="00A52027">
        <w:trPr>
          <w:trHeight w:val="784"/>
        </w:trPr>
        <w:tc>
          <w:tcPr>
            <w:tcW w:w="557"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100CAE5A" w14:textId="6BDA8BD0" w:rsidR="0077158D" w:rsidRPr="00817477" w:rsidRDefault="000730F0" w:rsidP="0077158D">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1897ED2" w14:textId="2A008C8B" w:rsidR="0077158D" w:rsidRPr="00817477" w:rsidRDefault="000730F0" w:rsidP="000730F0">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utput</w:t>
            </w:r>
            <w:proofErr w:type="spellEnd"/>
          </w:p>
        </w:tc>
        <w:tc>
          <w:tcPr>
            <w:tcW w:w="993" w:type="dxa"/>
            <w:vAlign w:val="center"/>
          </w:tcPr>
          <w:p w14:paraId="22D32D1C" w14:textId="64CC125F"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77158D" w:rsidRPr="00817477" w14:paraId="3A9EE379" w14:textId="77777777" w:rsidTr="00A52027">
        <w:tc>
          <w:tcPr>
            <w:tcW w:w="557"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79D13504" w14:textId="1E99B2F5"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9EBD7F5" w14:textId="466924DB"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976" w:type="dxa"/>
          </w:tcPr>
          <w:p w14:paraId="17C8B570" w14:textId="13868452" w:rsidR="0077158D" w:rsidRPr="00817477" w:rsidRDefault="000730F0" w:rsidP="000730F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993" w:type="dxa"/>
          </w:tcPr>
          <w:p w14:paraId="09E53E97" w14:textId="13E16E57" w:rsidR="0077158D" w:rsidRPr="00817477" w:rsidRDefault="0077158D" w:rsidP="0077158D">
            <w:pPr>
              <w:spacing w:line="360" w:lineRule="auto"/>
              <w:jc w:val="both"/>
              <w:rPr>
                <w:rFonts w:ascii="Times New Roman" w:hAnsi="Times New Roman" w:cs="Times New Roman"/>
                <w:i/>
                <w:iCs/>
                <w:sz w:val="24"/>
                <w:szCs w:val="24"/>
              </w:rPr>
            </w:pPr>
          </w:p>
        </w:tc>
      </w:tr>
      <w:tr w:rsidR="0077158D" w:rsidRPr="00817477" w14:paraId="4C144DAB" w14:textId="77777777" w:rsidTr="00A52027">
        <w:tc>
          <w:tcPr>
            <w:tcW w:w="557"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3FB83146" w14:textId="7C6ECA9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18472013" w14:textId="664F1739"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976" w:type="dxa"/>
          </w:tcPr>
          <w:p w14:paraId="7BA643FA" w14:textId="2419FBE6"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993" w:type="dxa"/>
          </w:tcPr>
          <w:p w14:paraId="348ACE2C" w14:textId="4A52B388"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91B07E7" w14:textId="77777777" w:rsidTr="00A52027">
        <w:tc>
          <w:tcPr>
            <w:tcW w:w="557"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59A8FC03" w14:textId="6D7E247E"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2D8EA8A" w14:textId="4EAB79F9"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976" w:type="dxa"/>
          </w:tcPr>
          <w:p w14:paraId="16AA75BE" w14:textId="09587676"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993" w:type="dxa"/>
          </w:tcPr>
          <w:p w14:paraId="2473CA0D" w14:textId="61BE3D86"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39894D1" w14:textId="77777777" w:rsidTr="00A52027">
        <w:tc>
          <w:tcPr>
            <w:tcW w:w="557"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550EFC5A" w14:textId="2201B571"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3AF3FBDC" w14:textId="6BB7E46C"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p>
        </w:tc>
        <w:tc>
          <w:tcPr>
            <w:tcW w:w="2976" w:type="dxa"/>
          </w:tcPr>
          <w:p w14:paraId="3D1207BB" w14:textId="1B740B5C" w:rsidR="0077158D" w:rsidRPr="00817477" w:rsidRDefault="000730F0"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tc>
        <w:tc>
          <w:tcPr>
            <w:tcW w:w="993" w:type="dxa"/>
          </w:tcPr>
          <w:p w14:paraId="77BF5E7B" w14:textId="5A4B24B4"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5258C812" w14:textId="77777777" w:rsidTr="00A52027">
        <w:tc>
          <w:tcPr>
            <w:tcW w:w="557"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A95FF4" w14:textId="0F206048" w:rsidR="0077158D" w:rsidRPr="00817477" w:rsidRDefault="000730F0"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50D2FF9D"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976" w:type="dxa"/>
          </w:tcPr>
          <w:p w14:paraId="49A4FA0F" w14:textId="58D23FF4" w:rsidR="0077158D" w:rsidRPr="00817477" w:rsidRDefault="00A52027"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c>
          <w:tcPr>
            <w:tcW w:w="993" w:type="dxa"/>
          </w:tcPr>
          <w:p w14:paraId="5919EAFD" w14:textId="0FCC043B"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7B6D9CDB" w14:textId="77777777" w:rsidTr="00A52027">
        <w:tc>
          <w:tcPr>
            <w:tcW w:w="557"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2C4D633C" w14:textId="12FF07C2" w:rsidR="0077158D" w:rsidRPr="00817477" w:rsidRDefault="00A52027" w:rsidP="0077158D">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edit data user</w:t>
            </w:r>
          </w:p>
        </w:tc>
        <w:tc>
          <w:tcPr>
            <w:tcW w:w="2693" w:type="dxa"/>
          </w:tcPr>
          <w:p w14:paraId="2FE4CEA3" w14:textId="5297C76F" w:rsidR="0077158D" w:rsidRPr="00817477" w:rsidRDefault="00A52027" w:rsidP="0077158D">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iel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p>
        </w:tc>
        <w:tc>
          <w:tcPr>
            <w:tcW w:w="2976" w:type="dxa"/>
          </w:tcPr>
          <w:p w14:paraId="77D814E2" w14:textId="29CBFBDF" w:rsidR="0077158D" w:rsidRPr="00817477" w:rsidRDefault="00A52027" w:rsidP="0077158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edit</w:t>
            </w:r>
          </w:p>
        </w:tc>
        <w:tc>
          <w:tcPr>
            <w:tcW w:w="993" w:type="dxa"/>
          </w:tcPr>
          <w:p w14:paraId="37A621DB" w14:textId="20CB020F" w:rsidR="0077158D" w:rsidRPr="00817477" w:rsidRDefault="0077158D" w:rsidP="0077158D">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Rencana</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Angket</w:t>
      </w:r>
      <w:proofErr w:type="spellEnd"/>
      <w:r w:rsidRPr="00817477">
        <w:rPr>
          <w:rFonts w:ascii="Times New Roman" w:hAnsi="Times New Roman" w:cs="Times New Roman"/>
          <w:b/>
          <w:bCs/>
          <w:sz w:val="24"/>
          <w:szCs w:val="24"/>
        </w:rPr>
        <w:t xml:space="preserve"> Uji </w:t>
      </w:r>
      <w:proofErr w:type="spellStart"/>
      <w:r w:rsidRPr="00817477">
        <w:rPr>
          <w:rFonts w:ascii="Times New Roman" w:hAnsi="Times New Roman" w:cs="Times New Roman"/>
          <w:b/>
          <w:bCs/>
          <w:sz w:val="24"/>
          <w:szCs w:val="24"/>
        </w:rPr>
        <w:t>Kelayakan</w:t>
      </w:r>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57319A8" w14:textId="1BB0E19A" w:rsidR="005753FF" w:rsidRDefault="0077158D" w:rsidP="00A52027">
      <w:pPr>
        <w:spacing w:after="0" w:line="360" w:lineRule="auto"/>
        <w:ind w:left="1653"/>
        <w:jc w:val="both"/>
        <w:rPr>
          <w:rFonts w:ascii="Times New Roman" w:hAnsi="Times New Roman" w:cs="Times New Roman"/>
          <w:sz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8600EB7" w14:textId="77777777" w:rsidR="0004422D" w:rsidRDefault="0004422D">
      <w:pPr>
        <w:rPr>
          <w:rFonts w:ascii="Times New Roman" w:hAnsi="Times New Roman" w:cs="Times New Roman"/>
          <w:sz w:val="24"/>
        </w:rPr>
      </w:pPr>
      <w:r>
        <w:rPr>
          <w:rFonts w:ascii="Times New Roman" w:hAnsi="Times New Roman" w:cs="Times New Roman"/>
          <w:sz w:val="24"/>
        </w:rPr>
        <w:br w:type="page"/>
      </w:r>
    </w:p>
    <w:p w14:paraId="4BAC0A90" w14:textId="7CE2EB0B" w:rsidR="005753FF" w:rsidRDefault="005753FF" w:rsidP="005753FF">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lastRenderedPageBreak/>
        <w:t>Tabel</w:t>
      </w:r>
      <w:proofErr w:type="spellEnd"/>
      <w:r>
        <w:rPr>
          <w:rFonts w:ascii="Times New Roman" w:hAnsi="Times New Roman" w:cs="Times New Roman"/>
          <w:sz w:val="24"/>
        </w:rPr>
        <w:t xml:space="preserve"> 3.1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77777777"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77777777"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21B207CB" w14:textId="2ACBD119" w:rsidR="00E96CA7" w:rsidRDefault="00A6604F" w:rsidP="00A52027">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6821876B" w14:textId="77777777" w:rsidR="00A52027" w:rsidRPr="00817477" w:rsidRDefault="00A52027" w:rsidP="00A52027">
      <w:pPr>
        <w:pStyle w:val="ListParagraph"/>
        <w:spacing w:after="0" w:line="360" w:lineRule="auto"/>
        <w:ind w:left="1653"/>
        <w:jc w:val="both"/>
        <w:rPr>
          <w:rFonts w:ascii="Times New Roman" w:hAnsi="Times New Roman" w:cs="Times New Roman"/>
          <w:b/>
          <w:bCs/>
          <w:sz w:val="24"/>
          <w:szCs w:val="24"/>
        </w:rPr>
      </w:pP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0D8B8792" w:rsidR="00DF08E2" w:rsidRP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w:t>
      </w:r>
      <w:proofErr w:type="spellStart"/>
      <w:r w:rsidRPr="00817477">
        <w:rPr>
          <w:rFonts w:ascii="Times New Roman" w:hAnsi="Times New Roman" w:cs="Times New Roman"/>
          <w:sz w:val="24"/>
          <w:szCs w:val="24"/>
        </w:rPr>
        <w:t>Kelayakan</w:t>
      </w:r>
      <w:proofErr w:type="spellEnd"/>
    </w:p>
    <w:p w14:paraId="348E3FB8" w14:textId="16427D16" w:rsidR="00E53BF8" w:rsidRPr="00817477" w:rsidRDefault="00E53BF8" w:rsidP="00B106C3">
      <w:pPr>
        <w:pStyle w:val="h21"/>
        <w:numPr>
          <w:ilvl w:val="2"/>
          <w:numId w:val="41"/>
        </w:numPr>
        <w:ind w:left="567" w:hanging="567"/>
      </w:pPr>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proofErr w:type="spellEnd"/>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208F8D51" w14:textId="3E2D0D5B"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708BD0AD">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5753FF" w:rsidRDefault="005753F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5753FF" w:rsidRDefault="005753FF"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5753FF" w:rsidRDefault="005753FF"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5753FF" w:rsidRPr="000C1FEC" w:rsidRDefault="005753FF"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5753FF" w:rsidRDefault="005753FF"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5753FF" w:rsidRDefault="005753FF"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5753FF" w:rsidRDefault="005753FF"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5753FF" w:rsidRDefault="005753FF"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5753FF" w:rsidRDefault="005753FF"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5753FF" w:rsidRDefault="005753FF"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5753FF" w:rsidRDefault="005753FF"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5753FF" w:rsidRDefault="005753FF"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5753FF" w:rsidRPr="000C1FEC" w:rsidRDefault="005753FF"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5753FF" w:rsidRDefault="005753FF"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5753FF" w:rsidRDefault="005753FF"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5753FF" w:rsidRDefault="005753FF"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5753FF" w:rsidRDefault="005753FF"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5753FF" w:rsidRDefault="005753FF"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35F3E3BE" w14:textId="2C121C3A" w:rsidR="008C6030"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3.3. </w:t>
      </w:r>
      <w:proofErr w:type="spellStart"/>
      <w:r w:rsidRPr="00817477">
        <w:rPr>
          <w:rFonts w:ascii="Times New Roman" w:hAnsi="Times New Roman" w:cs="Times New Roman"/>
          <w:bCs/>
        </w:rPr>
        <w:t>Tampilan</w:t>
      </w:r>
      <w:proofErr w:type="spellEnd"/>
      <w:r w:rsidRPr="00817477">
        <w:rPr>
          <w:rFonts w:ascii="Times New Roman" w:hAnsi="Times New Roman" w:cs="Times New Roman"/>
          <w:bCs/>
        </w:rPr>
        <w:t xml:space="preserve"> menu </w:t>
      </w:r>
      <w:proofErr w:type="spellStart"/>
      <w:r w:rsidRPr="00817477">
        <w:rPr>
          <w:rFonts w:ascii="Times New Roman" w:hAnsi="Times New Roman" w:cs="Times New Roman"/>
          <w:bCs/>
        </w:rPr>
        <w:t>utama</w:t>
      </w:r>
      <w:proofErr w:type="spellEnd"/>
    </w:p>
    <w:p w14:paraId="4DD1A407" w14:textId="77777777" w:rsidR="00EB6E2F" w:rsidRPr="00DF08E2" w:rsidRDefault="00EB6E2F" w:rsidP="00DF08E2">
      <w:pPr>
        <w:pStyle w:val="ListParagraph"/>
        <w:tabs>
          <w:tab w:val="left" w:pos="567"/>
        </w:tabs>
        <w:spacing w:after="0" w:line="480" w:lineRule="auto"/>
        <w:ind w:left="567" w:firstLine="567"/>
        <w:jc w:val="center"/>
        <w:rPr>
          <w:rFonts w:ascii="Times New Roman" w:hAnsi="Times New Roman" w:cs="Times New Roman"/>
          <w:bCs/>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60188CC3"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10C9C438" w14:textId="203383EA" w:rsidR="00DF08E2" w:rsidRPr="00DF08E2" w:rsidRDefault="00DF08E2" w:rsidP="00DF08E2">
      <w:pPr>
        <w:rPr>
          <w:rFonts w:ascii="Times New Roman" w:hAnsi="Times New Roman" w:cs="Times New Roman"/>
        </w:rPr>
      </w:pPr>
      <w:r>
        <w:rPr>
          <w:rFonts w:ascii="Times New Roman" w:hAnsi="Times New Roman" w:cs="Times New Roman"/>
        </w:rPr>
        <w:br w:type="page"/>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w:lastRenderedPageBreak/>
        <mc:AlternateContent>
          <mc:Choice Requires="wpg">
            <w:drawing>
              <wp:anchor distT="0" distB="0" distL="114300" distR="114300" simplePos="0" relativeHeight="251655680"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5753FF" w:rsidRDefault="005753F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5753FF" w:rsidRDefault="005753FF"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5753FF" w:rsidRPr="000C1FEC" w:rsidRDefault="005753FF"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5753FF" w:rsidRDefault="005753FF"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5753FF" w:rsidRPr="000C1FEC" w:rsidRDefault="005753FF"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5753FF" w:rsidRPr="000C1FEC" w:rsidRDefault="005753FF"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5753FF" w:rsidRDefault="005753FF"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5753FF" w:rsidRDefault="005753FF"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5753FF" w:rsidRPr="000C1FEC" w:rsidRDefault="005753FF"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5753FF" w:rsidRDefault="005753FF"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5753FF" w:rsidRPr="000C1FEC" w:rsidRDefault="005753FF"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5753FF" w:rsidRPr="000C1FEC" w:rsidRDefault="005753FF"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039DA595">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5753FF" w:rsidRDefault="005753F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5753FF" w:rsidRDefault="005753F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5753FF" w:rsidRDefault="005753F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5753FF" w:rsidRDefault="005753FF"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5753FF" w:rsidRDefault="005753F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5753FF" w:rsidRDefault="005753FF"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57" style="position:absolute;left:0;text-align:left;margin-left:47.3pt;margin-top:24.2pt;width:386.1pt;height:203.45pt;z-index:251656704"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5753FF" w:rsidRDefault="005753FF"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5753FF" w:rsidRDefault="005753FF"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5753FF" w:rsidRDefault="005753FF"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5753FF" w:rsidRDefault="005753FF"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5753FF" w:rsidRDefault="005753FF"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5753FF" w:rsidRDefault="005753FF"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51E5FB87">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5753FF" w:rsidRDefault="005753FF"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5753FF" w:rsidRDefault="005753FF"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5753FF" w:rsidRDefault="005753FF"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5753FF" w:rsidRDefault="005753FF" w:rsidP="00DD23E7">
                              <w:pPr>
                                <w:jc w:val="center"/>
                              </w:pPr>
                            </w:p>
                            <w:p w14:paraId="6D11CE6A" w14:textId="77777777" w:rsidR="005753FF" w:rsidRDefault="005753FF" w:rsidP="00DD23E7">
                              <w:pPr>
                                <w:jc w:val="center"/>
                              </w:pPr>
                              <w:r>
                                <w:t xml:space="preserve">Detail </w:t>
                              </w:r>
                              <w:r>
                                <w:t>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5753FF" w:rsidRDefault="005753FF"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5753FF" w:rsidRDefault="005753FF"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5753FF" w:rsidRDefault="005753FF"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5753FF" w:rsidRDefault="005753FF"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5753FF" w:rsidRDefault="005753FF"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5753FF" w:rsidRDefault="005753FF"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64" style="position:absolute;left:0;text-align:left;margin-left:45.2pt;margin-top:18.6pt;width:386.1pt;height:206.6pt;z-index:251658752"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5753FF" w:rsidRDefault="005753FF"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5753FF" w:rsidRDefault="005753FF"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5753FF" w:rsidRDefault="005753FF"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5753FF" w:rsidRDefault="005753FF" w:rsidP="00DD23E7">
                        <w:pPr>
                          <w:jc w:val="center"/>
                        </w:pPr>
                      </w:p>
                      <w:p w14:paraId="6D11CE6A" w14:textId="77777777" w:rsidR="005753FF" w:rsidRDefault="005753FF" w:rsidP="00DD23E7">
                        <w:pPr>
                          <w:jc w:val="center"/>
                        </w:pPr>
                        <w:r>
                          <w:t xml:space="preserve">Detail </w:t>
                        </w:r>
                        <w:r>
                          <w:t>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5753FF" w:rsidRDefault="005753FF"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5753FF" w:rsidRDefault="005753FF"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5753FF" w:rsidRDefault="005753FF"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5753FF" w:rsidRDefault="005753FF"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5753FF" w:rsidRDefault="005753FF"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5753FF" w:rsidRDefault="005753FF"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7EEF3EEF">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5753FF" w:rsidRDefault="005753F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5753FF" w:rsidRDefault="005753F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5753FF" w:rsidRDefault="005753F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5753FF" w:rsidRDefault="005753FF"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5753FF" w:rsidRDefault="005753F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5753FF" w:rsidRDefault="005753F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1pt;margin-top:4.15pt;width:386.1pt;height:203.45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5753FF" w:rsidRDefault="005753FF"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5753FF" w:rsidRDefault="005753FF"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5753FF" w:rsidRDefault="005753FF"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5753FF" w:rsidRDefault="005753FF"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5753FF" w:rsidRDefault="005753FF"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5753FF" w:rsidRDefault="005753FF"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5753FF" w:rsidRDefault="005753FF"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5753FF" w:rsidRDefault="005753FF"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 xml:space="preserve">Gambar 3.7. Halaman </w:t>
      </w:r>
      <w:proofErr w:type="spellStart"/>
      <w:r w:rsidRPr="00817477">
        <w:rPr>
          <w:rFonts w:ascii="Times New Roman" w:hAnsi="Times New Roman" w:cs="Times New Roman"/>
          <w:bCs/>
        </w:rPr>
        <w:t>Aspirasi</w:t>
      </w:r>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3B4E4F4F">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5753FF" w:rsidRPr="00E96CA7" w:rsidRDefault="005753FF"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5753FF" w:rsidRPr="00E96CA7" w:rsidRDefault="005753FF"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5753FF" w:rsidRPr="00E96CA7" w:rsidRDefault="005753FF"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5753FF" w:rsidRPr="00E96CA7" w:rsidRDefault="005753FF"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5753FF" w:rsidRPr="00E96CA7" w:rsidRDefault="005753FF"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5753FF" w:rsidRPr="00E96CA7" w:rsidRDefault="005753FF"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84" style="position:absolute;left:0;text-align:left;margin-left:47.3pt;margin-top:20.7pt;width:395.45pt;height:174.25pt;z-index:251659776"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5753FF" w:rsidRDefault="005753FF"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5753FF" w:rsidRPr="00E96CA7" w:rsidRDefault="005753FF"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5753FF" w:rsidRPr="000C1FEC" w:rsidRDefault="005753FF"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5753FF" w:rsidRPr="00E96CA7" w:rsidRDefault="005753FF"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5753FF" w:rsidRPr="00E96CA7" w:rsidRDefault="005753FF"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5753FF" w:rsidRPr="00E96CA7" w:rsidRDefault="005753FF"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5753FF" w:rsidRPr="00E96CA7" w:rsidRDefault="005753FF"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5753FF" w:rsidRPr="00E96CA7" w:rsidRDefault="005753FF"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5753FF" w:rsidRPr="000C1FEC" w:rsidRDefault="005753FF"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5753FF" w:rsidRPr="000C1FEC" w:rsidRDefault="005753FF"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5753FF" w:rsidRPr="00E96CA7" w:rsidRDefault="005753FF"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5753FF" w:rsidRDefault="005753FF"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5753FF" w:rsidRPr="000C1FEC" w:rsidRDefault="005753FF"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5753FF" w:rsidRPr="000C1FEC" w:rsidRDefault="005753FF"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5753FF" w:rsidRPr="00E96CA7" w:rsidRDefault="005753FF"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5753FF" w:rsidRPr="000C1FEC" w:rsidRDefault="005753F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5753FF" w:rsidRPr="00E96CA7" w:rsidRDefault="005753F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5753FF" w:rsidRDefault="005753F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5753FF" w:rsidRPr="000C1FEC" w:rsidRDefault="005753FF"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5753FF" w:rsidRPr="000C1FEC" w:rsidRDefault="005753FF"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5753FF" w:rsidRPr="00E96CA7" w:rsidRDefault="005753FF"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5753FF" w:rsidRPr="000C1FEC" w:rsidRDefault="005753F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5753FF" w:rsidRPr="00E96CA7" w:rsidRDefault="005753FF"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5753FF" w:rsidRDefault="005753FF"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5753FF" w:rsidRPr="000C1FEC" w:rsidRDefault="005753FF"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5753FF" w:rsidRPr="000C1FEC" w:rsidRDefault="005753FF"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5753FF" w:rsidRPr="00E96CA7" w:rsidRDefault="005753FF"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5753FF" w:rsidRPr="000C1FEC" w:rsidRDefault="005753F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5753FF" w:rsidRPr="00964E77" w:rsidRDefault="005753FF"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5753FF" w:rsidRPr="00964E77" w:rsidRDefault="005753FF"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proofErr w:type="spellStart"/>
      <w:r w:rsidRPr="00817477">
        <w:rPr>
          <w:rFonts w:ascii="Times New Roman" w:hAnsi="Times New Roman" w:cs="Times New Roman"/>
          <w:b/>
          <w:bCs/>
          <w:sz w:val="24"/>
          <w:szCs w:val="24"/>
        </w:rPr>
        <w:t>Pengerjaan</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rangkat</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817477">
        <w:rPr>
          <w:rFonts w:ascii="Times New Roman" w:hAnsi="Times New Roman" w:cs="Times New Roman"/>
          <w:b/>
          <w:bCs/>
          <w:sz w:val="24"/>
        </w:rPr>
        <w:t>Deskripsi</w:t>
      </w:r>
      <w:proofErr w:type="spellEnd"/>
      <w:r w:rsidRPr="00817477">
        <w:rPr>
          <w:rFonts w:ascii="Times New Roman" w:hAnsi="Times New Roman" w:cs="Times New Roman"/>
          <w:b/>
          <w:bCs/>
          <w:sz w:val="24"/>
        </w:rPr>
        <w:t xml:space="preserve"> dan Uji </w:t>
      </w:r>
      <w:proofErr w:type="spellStart"/>
      <w:r w:rsidRPr="00817477">
        <w:rPr>
          <w:rFonts w:ascii="Times New Roman" w:hAnsi="Times New Roman" w:cs="Times New Roman"/>
          <w:b/>
          <w:bCs/>
          <w:sz w:val="24"/>
        </w:rPr>
        <w:t>coba</w:t>
      </w:r>
      <w:proofErr w:type="spellEnd"/>
    </w:p>
    <w:p w14:paraId="59EE1F7D" w14:textId="77777777" w:rsidR="00ED6044" w:rsidRPr="00817477"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w:t>
      </w:r>
      <w:proofErr w:type="spellStart"/>
      <w:r w:rsidRPr="00817477">
        <w:rPr>
          <w:rFonts w:ascii="Times New Roman" w:hAnsi="Times New Roman" w:cs="Times New Roman"/>
          <w:sz w:val="24"/>
        </w:rPr>
        <w:t>bab</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deskri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Jasa.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kali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urut</w:t>
      </w:r>
      <w:proofErr w:type="spellEnd"/>
      <w:r w:rsidRPr="00817477">
        <w:rPr>
          <w:rFonts w:ascii="Times New Roman" w:hAnsi="Times New Roman" w:cs="Times New Roman"/>
          <w:bCs/>
          <w:sz w:val="24"/>
          <w:szCs w:val="24"/>
        </w:rPr>
        <w:t xml:space="preserve">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has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tentu</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menguj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efektif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berbe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anta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w:t>
      </w:r>
    </w:p>
    <w:p w14:paraId="2F47A3C5" w14:textId="2483B56E" w:rsidR="00ED6044" w:rsidRPr="00817477"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t xml:space="preserve">Desain </w:t>
      </w:r>
      <w:proofErr w:type="spellStart"/>
      <w:r w:rsidRPr="00817477">
        <w:rPr>
          <w:rFonts w:ascii="Times New Roman" w:hAnsi="Times New Roman" w:cs="Times New Roman"/>
          <w:b/>
          <w:sz w:val="24"/>
          <w:szCs w:val="24"/>
        </w:rPr>
        <w:t>Aplikasi</w:t>
      </w:r>
      <w:proofErr w:type="spellEnd"/>
      <w:r w:rsidRPr="00817477">
        <w:rPr>
          <w:rFonts w:ascii="Times New Roman" w:hAnsi="Times New Roman" w:cs="Times New Roman"/>
          <w:b/>
          <w:sz w:val="24"/>
          <w:szCs w:val="24"/>
        </w:rPr>
        <w:t xml:space="preserve"> Open Data Contract</w:t>
      </w:r>
    </w:p>
    <w:p w14:paraId="6BD3F4B5" w14:textId="3843CA7B" w:rsidR="00ED6044" w:rsidRPr="00817477"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1 Halaman </w:t>
      </w:r>
      <w:proofErr w:type="spellStart"/>
      <w:r w:rsidRPr="00817477">
        <w:rPr>
          <w:rFonts w:ascii="Times New Roman" w:hAnsi="Times New Roman" w:cs="Times New Roman"/>
          <w:bCs/>
        </w:rPr>
        <w:t>Depan</w:t>
      </w:r>
      <w:proofErr w:type="spellEnd"/>
    </w:p>
    <w:p w14:paraId="5973FA25" w14:textId="77777777" w:rsidR="004732CA" w:rsidRPr="00817477"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817477"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3D027076" w:rsidR="000D1FBD" w:rsidRPr="00817477"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ih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bawah</w:t>
      </w:r>
      <w:proofErr w:type="spellEnd"/>
      <w:r w:rsidRPr="00817477">
        <w:rPr>
          <w:rFonts w:ascii="Times New Roman" w:hAnsi="Times New Roman" w:cs="Times New Roman"/>
          <w:bCs/>
          <w:sz w:val="24"/>
          <w:szCs w:val="24"/>
        </w:rPr>
        <w:t xml:space="preserve"> </w:t>
      </w:r>
      <w:proofErr w:type="spellStart"/>
      <w:proofErr w:type="gram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gramEnd"/>
    </w:p>
    <w:p w14:paraId="21A12381" w14:textId="0816580C" w:rsidR="000D1FBD" w:rsidRPr="00817477"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2. Halaman </w:t>
      </w:r>
      <w:proofErr w:type="spellStart"/>
      <w:r w:rsidRPr="00817477">
        <w:rPr>
          <w:rFonts w:ascii="Times New Roman" w:hAnsi="Times New Roman" w:cs="Times New Roman"/>
          <w:bCs/>
        </w:rPr>
        <w:t>Pengaduan</w:t>
      </w:r>
      <w:proofErr w:type="spellEnd"/>
    </w:p>
    <w:p w14:paraId="74455500" w14:textId="77777777" w:rsidR="004732CA" w:rsidRPr="00817477"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817477"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4970DA39">
            <wp:extent cx="4772575" cy="2543810"/>
            <wp:effectExtent l="0" t="0" r="952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7754" cy="2546570"/>
                    </a:xfrm>
                    <a:prstGeom prst="rect">
                      <a:avLst/>
                    </a:prstGeom>
                  </pic:spPr>
                </pic:pic>
              </a:graphicData>
            </a:graphic>
          </wp:inline>
        </w:drawing>
      </w:r>
    </w:p>
    <w:p w14:paraId="6B79F336" w14:textId="4A3874D9"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3. Halaman </w:t>
      </w:r>
      <w:proofErr w:type="spellStart"/>
      <w:r w:rsidRPr="00817477">
        <w:rPr>
          <w:rFonts w:ascii="Times New Roman" w:hAnsi="Times New Roman" w:cs="Times New Roman"/>
          <w:bCs/>
        </w:rPr>
        <w:t>Statistik</w:t>
      </w:r>
      <w:proofErr w:type="spellEnd"/>
    </w:p>
    <w:p w14:paraId="3D564DE3" w14:textId="72E77C13"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lastRenderedPageBreak/>
        <w:drawing>
          <wp:inline distT="0" distB="0" distL="0" distR="0" wp14:anchorId="33F17EAA" wp14:editId="091BEB85">
            <wp:extent cx="4468573" cy="2381775"/>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82300" cy="2389092"/>
                    </a:xfrm>
                    <a:prstGeom prst="rect">
                      <a:avLst/>
                    </a:prstGeom>
                  </pic:spPr>
                </pic:pic>
              </a:graphicData>
            </a:graphic>
          </wp:inline>
        </w:drawing>
      </w:r>
    </w:p>
    <w:p w14:paraId="55CA9778" w14:textId="00514612"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5821C928"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817477" w:rsidRDefault="00A442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r>
        <w:rPr>
          <w:noProof/>
        </w:rPr>
        <w:drawing>
          <wp:inline distT="0" distB="0" distL="0" distR="0" wp14:anchorId="73570D41" wp14:editId="6BF7CED7">
            <wp:extent cx="4314825" cy="229982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19957" cy="2302563"/>
                    </a:xfrm>
                    <a:prstGeom prst="rect">
                      <a:avLst/>
                    </a:prstGeom>
                  </pic:spPr>
                </pic:pic>
              </a:graphicData>
            </a:graphic>
          </wp:inline>
        </w:drawing>
      </w:r>
    </w:p>
    <w:p w14:paraId="4A57A6C5" w14:textId="3E493B0B" w:rsidR="00AF0B89" w:rsidRPr="00817477"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 xml:space="preserve">Data </w:t>
      </w:r>
      <w:proofErr w:type="spellStart"/>
      <w:r w:rsidR="00F14998" w:rsidRPr="00817477">
        <w:rPr>
          <w:rFonts w:ascii="Times New Roman" w:hAnsi="Times New Roman" w:cs="Times New Roman"/>
          <w:bCs/>
        </w:rPr>
        <w:t>Proyek</w:t>
      </w:r>
      <w:proofErr w:type="spellEnd"/>
    </w:p>
    <w:p w14:paraId="31DD3F6C" w14:textId="40D286C1" w:rsidR="004732CA" w:rsidRPr="00817477"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rencanaan</w:t>
      </w:r>
      <w:proofErr w:type="spellEnd"/>
    </w:p>
    <w:p w14:paraId="485CF4F0" w14:textId="77777777" w:rsidR="00F14998" w:rsidRPr="00817477"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0622CF4F" w:rsidR="00F14998" w:rsidRPr="00934998" w:rsidRDefault="00934998" w:rsidP="00934998">
      <w:pPr>
        <w:tabs>
          <w:tab w:val="left" w:pos="567"/>
        </w:tabs>
        <w:spacing w:after="0" w:line="480" w:lineRule="auto"/>
        <w:ind w:left="567"/>
        <w:jc w:val="both"/>
        <w:rPr>
          <w:rFonts w:ascii="Times New Roman" w:hAnsi="Times New Roman" w:cs="Times New Roman"/>
          <w:bCs/>
          <w:sz w:val="24"/>
          <w:szCs w:val="24"/>
        </w:rPr>
      </w:pPr>
      <w:r>
        <w:rPr>
          <w:noProof/>
        </w:rPr>
        <w:drawing>
          <wp:inline distT="0" distB="0" distL="0" distR="0" wp14:anchorId="0077C93E" wp14:editId="6D558056">
            <wp:extent cx="5040630" cy="2834005"/>
            <wp:effectExtent l="0" t="0" r="762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14:paraId="53D077E7" w14:textId="5A034E39" w:rsidR="00AF0B89" w:rsidRPr="00817477"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6. Halaman </w:t>
      </w:r>
      <w:proofErr w:type="spellStart"/>
      <w:r w:rsidRPr="00817477">
        <w:rPr>
          <w:rFonts w:ascii="Times New Roman" w:hAnsi="Times New Roman" w:cs="Times New Roman"/>
          <w:bCs/>
        </w:rPr>
        <w:t>Perencanaan</w:t>
      </w:r>
      <w:proofErr w:type="spellEnd"/>
    </w:p>
    <w:p w14:paraId="070FC5CE" w14:textId="4BDCC87B"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Pr="00817477"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21A882C0" w14:textId="77777777" w:rsidR="006F5B7D" w:rsidRPr="00817477"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58ACBDB7" w14:textId="77777777" w:rsidR="006F5B7D" w:rsidRPr="00817477"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4196ECA5" w14:textId="056C3327" w:rsidR="00934998" w:rsidRDefault="00934998" w:rsidP="00934998">
      <w:pPr>
        <w:pStyle w:val="ListParagraph"/>
        <w:tabs>
          <w:tab w:val="left" w:pos="567"/>
        </w:tabs>
        <w:spacing w:after="0" w:line="480" w:lineRule="auto"/>
        <w:ind w:left="0" w:firstLine="567"/>
        <w:jc w:val="center"/>
        <w:rPr>
          <w:rFonts w:ascii="Times New Roman" w:hAnsi="Times New Roman" w:cs="Times New Roman"/>
          <w:bCs/>
        </w:rPr>
      </w:pPr>
      <w:r>
        <w:rPr>
          <w:noProof/>
        </w:rPr>
        <w:lastRenderedPageBreak/>
        <w:drawing>
          <wp:inline distT="0" distB="0" distL="0" distR="0" wp14:anchorId="22F3126C" wp14:editId="57AFD620">
            <wp:extent cx="4657725" cy="2482594"/>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2634" cy="2485210"/>
                    </a:xfrm>
                    <a:prstGeom prst="rect">
                      <a:avLst/>
                    </a:prstGeom>
                  </pic:spPr>
                </pic:pic>
              </a:graphicData>
            </a:graphic>
          </wp:inline>
        </w:drawing>
      </w:r>
    </w:p>
    <w:p w14:paraId="1C9983AB" w14:textId="5601577F" w:rsidR="00F14998" w:rsidRPr="00817477" w:rsidRDefault="006F5B7D" w:rsidP="00934998">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xml:space="preserve">. Halaman </w:t>
      </w:r>
      <w:proofErr w:type="spellStart"/>
      <w:r w:rsidRPr="00817477">
        <w:rPr>
          <w:rFonts w:ascii="Times New Roman" w:hAnsi="Times New Roman" w:cs="Times New Roman"/>
          <w:bCs/>
        </w:rPr>
        <w:t>Pemilihan</w:t>
      </w:r>
      <w:proofErr w:type="spellEnd"/>
      <w:r w:rsidRPr="00817477">
        <w:rPr>
          <w:rFonts w:ascii="Times New Roman" w:hAnsi="Times New Roman" w:cs="Times New Roman"/>
          <w:bCs/>
        </w:rPr>
        <w:t xml:space="preserve"> </w:t>
      </w:r>
      <w:proofErr w:type="spellStart"/>
      <w:r w:rsidRPr="00817477">
        <w:rPr>
          <w:rFonts w:ascii="Times New Roman" w:hAnsi="Times New Roman" w:cs="Times New Roman"/>
          <w:bCs/>
        </w:rPr>
        <w:t>Penyedia</w:t>
      </w:r>
      <w:proofErr w:type="spellEnd"/>
    </w:p>
    <w:p w14:paraId="11BB91CC" w14:textId="393226AB"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3F5F52F" wp14:editId="1F210F2D">
            <wp:extent cx="4415168" cy="2353310"/>
            <wp:effectExtent l="0" t="0" r="444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26819" cy="2359520"/>
                    </a:xfrm>
                    <a:prstGeom prst="rect">
                      <a:avLst/>
                    </a:prstGeom>
                  </pic:spPr>
                </pic:pic>
              </a:graphicData>
            </a:graphic>
          </wp:inline>
        </w:drawing>
      </w:r>
    </w:p>
    <w:p w14:paraId="025CAE7F" w14:textId="337D4466"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8. Halaman </w:t>
      </w:r>
      <w:proofErr w:type="spellStart"/>
      <w:r w:rsidRPr="00817477">
        <w:rPr>
          <w:rFonts w:ascii="Times New Roman" w:hAnsi="Times New Roman" w:cs="Times New Roman"/>
          <w:bCs/>
        </w:rPr>
        <w:t>Pemenang</w:t>
      </w:r>
      <w:proofErr w:type="spellEnd"/>
      <w:r w:rsidRPr="00817477">
        <w:rPr>
          <w:rFonts w:ascii="Times New Roman" w:hAnsi="Times New Roman" w:cs="Times New Roman"/>
          <w:bCs/>
        </w:rPr>
        <w:t xml:space="preserve"> &amp; </w:t>
      </w:r>
      <w:proofErr w:type="spellStart"/>
      <w:r w:rsidRPr="00817477">
        <w:rPr>
          <w:rFonts w:ascii="Times New Roman" w:hAnsi="Times New Roman" w:cs="Times New Roman"/>
          <w:bCs/>
        </w:rPr>
        <w:t>Kontrak</w:t>
      </w:r>
      <w:proofErr w:type="spellEnd"/>
    </w:p>
    <w:p w14:paraId="06BFEC79" w14:textId="67B5BF10" w:rsidR="00AF0B89" w:rsidRPr="00817477"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934998">
      <w:pPr>
        <w:pStyle w:val="ListParagraph"/>
        <w:tabs>
          <w:tab w:val="left" w:pos="567"/>
        </w:tabs>
        <w:spacing w:after="0" w:line="480" w:lineRule="auto"/>
        <w:ind w:left="927"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4C995EE4" wp14:editId="0B6111AD">
            <wp:extent cx="4524375" cy="23853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527953" cy="2387186"/>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1878948E"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9. Halaman </w:t>
      </w:r>
      <w:proofErr w:type="spellStart"/>
      <w:r w:rsidRPr="00817477">
        <w:rPr>
          <w:rFonts w:ascii="Times New Roman" w:hAnsi="Times New Roman" w:cs="Times New Roman"/>
          <w:bCs/>
        </w:rPr>
        <w:t>Implementasi</w:t>
      </w:r>
      <w:proofErr w:type="spellEnd"/>
    </w:p>
    <w:p w14:paraId="2E90B598" w14:textId="14E78D04" w:rsidR="00013425" w:rsidRDefault="002C734A" w:rsidP="002C734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2C734A">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711526E2" wp14:editId="6E844D1A">
            <wp:extent cx="4343400" cy="2315057"/>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9152" cy="2334113"/>
                    </a:xfrm>
                    <a:prstGeom prst="rect">
                      <a:avLst/>
                    </a:prstGeom>
                  </pic:spPr>
                </pic:pic>
              </a:graphicData>
            </a:graphic>
          </wp:inline>
        </w:drawing>
      </w:r>
    </w:p>
    <w:p w14:paraId="5CD2726A" w14:textId="43C4915B" w:rsidR="00E467A2" w:rsidRPr="00817477" w:rsidRDefault="00E467A2" w:rsidP="00E467A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FA60DB">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4B1AA5C1" wp14:editId="664EED81">
            <wp:extent cx="4610100" cy="2457210"/>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21489" cy="2463281"/>
                    </a:xfrm>
                    <a:prstGeom prst="rect">
                      <a:avLst/>
                    </a:prstGeom>
                  </pic:spPr>
                </pic:pic>
              </a:graphicData>
            </a:graphic>
          </wp:inline>
        </w:drawing>
      </w:r>
    </w:p>
    <w:p w14:paraId="2A0AA5A4" w14:textId="21C3BB1D"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1</w:t>
      </w:r>
      <w:r w:rsidRPr="00817477">
        <w:rPr>
          <w:rFonts w:ascii="Times New Roman" w:hAnsi="Times New Roman" w:cs="Times New Roman"/>
          <w:bCs/>
        </w:rPr>
        <w:t xml:space="preserve">. Halaman </w:t>
      </w:r>
      <w:r>
        <w:rPr>
          <w:rFonts w:ascii="Times New Roman" w:hAnsi="Times New Roman" w:cs="Times New Roman"/>
          <w:bCs/>
        </w:rPr>
        <w:t>Admin RUP</w:t>
      </w:r>
    </w:p>
    <w:p w14:paraId="45318C3C" w14:textId="77777777"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9EA2FA9" w14:textId="22A061F8" w:rsid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BCE7E4D" wp14:editId="6B17084E">
            <wp:extent cx="4360365" cy="2324100"/>
            <wp:effectExtent l="0" t="0" r="254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81228" cy="2335220"/>
                    </a:xfrm>
                    <a:prstGeom prst="rect">
                      <a:avLst/>
                    </a:prstGeom>
                  </pic:spPr>
                </pic:pic>
              </a:graphicData>
            </a:graphic>
          </wp:inline>
        </w:drawing>
      </w:r>
    </w:p>
    <w:p w14:paraId="564CBCF0" w14:textId="77777777" w:rsidR="004522EE" w:rsidRDefault="00FA60DB"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2</w:t>
      </w:r>
      <w:r w:rsidRPr="00817477">
        <w:rPr>
          <w:rFonts w:ascii="Times New Roman" w:hAnsi="Times New Roman" w:cs="Times New Roman"/>
          <w:bCs/>
        </w:rPr>
        <w:t xml:space="preserve">. Halaman </w:t>
      </w:r>
      <w:r>
        <w:rPr>
          <w:rFonts w:ascii="Times New Roman" w:hAnsi="Times New Roman" w:cs="Times New Roman"/>
          <w:bCs/>
        </w:rPr>
        <w:t>Import RUP</w:t>
      </w:r>
    </w:p>
    <w:p w14:paraId="58F922F2" w14:textId="7777777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lastRenderedPageBreak/>
        <w:t>Halaman Detail RUP</w:t>
      </w:r>
    </w:p>
    <w:p w14:paraId="68BE7CFF" w14:textId="77777777"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6B6753">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357A0A48" wp14:editId="081F0A7B">
            <wp:extent cx="4360365" cy="232410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6008" cy="2332438"/>
                    </a:xfrm>
                    <a:prstGeom prst="rect">
                      <a:avLst/>
                    </a:prstGeom>
                  </pic:spPr>
                </pic:pic>
              </a:graphicData>
            </a:graphic>
          </wp:inline>
        </w:drawing>
      </w:r>
    </w:p>
    <w:p w14:paraId="770A04C1"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r>
        <w:rPr>
          <w:rFonts w:ascii="Times New Roman" w:hAnsi="Times New Roman" w:cs="Times New Roman"/>
          <w:bCs/>
        </w:rPr>
        <w:t>Detail RUP</w:t>
      </w:r>
    </w:p>
    <w:p w14:paraId="06A07E0B"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61023E4" w14:textId="29E1B660"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6B6753">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7A7F4F0" wp14:editId="4D43B839">
            <wp:extent cx="4352925" cy="2320134"/>
            <wp:effectExtent l="0" t="0" r="0" b="444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9875" cy="2323838"/>
                    </a:xfrm>
                    <a:prstGeom prst="rect">
                      <a:avLst/>
                    </a:prstGeom>
                  </pic:spPr>
                </pic:pic>
              </a:graphicData>
            </a:graphic>
          </wp:inline>
        </w:drawing>
      </w:r>
    </w:p>
    <w:p w14:paraId="7C65DCEC" w14:textId="5C1CC84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4</w:t>
      </w:r>
      <w:r w:rsidRPr="00817477">
        <w:rPr>
          <w:rFonts w:ascii="Times New Roman" w:hAnsi="Times New Roman" w:cs="Times New Roman"/>
          <w:bCs/>
        </w:rPr>
        <w:t xml:space="preserve">. Halaman </w:t>
      </w:r>
      <w:r>
        <w:rPr>
          <w:rFonts w:ascii="Times New Roman" w:hAnsi="Times New Roman" w:cs="Times New Roman"/>
          <w:bCs/>
        </w:rPr>
        <w:t xml:space="preserve">Progress </w:t>
      </w:r>
      <w:proofErr w:type="spellStart"/>
      <w:r>
        <w:rPr>
          <w:rFonts w:ascii="Times New Roman" w:hAnsi="Times New Roman" w:cs="Times New Roman"/>
          <w:bCs/>
        </w:rPr>
        <w:t>Pekerjaan</w:t>
      </w:r>
      <w:proofErr w:type="spellEnd"/>
    </w:p>
    <w:p w14:paraId="573CC5FA"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183F4C4" w14:textId="75194733"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6B6753">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F231CF4" wp14:editId="4C9EE8FF">
            <wp:extent cx="4286250" cy="2284596"/>
            <wp:effectExtent l="0" t="0" r="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01338" cy="2292638"/>
                    </a:xfrm>
                    <a:prstGeom prst="rect">
                      <a:avLst/>
                    </a:prstGeom>
                  </pic:spPr>
                </pic:pic>
              </a:graphicData>
            </a:graphic>
          </wp:inline>
        </w:drawing>
      </w:r>
    </w:p>
    <w:p w14:paraId="44CC966A" w14:textId="075D64E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5</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6B6753">
      <w:pPr>
        <w:tabs>
          <w:tab w:val="left" w:pos="567"/>
        </w:tabs>
        <w:spacing w:after="0" w:line="480" w:lineRule="auto"/>
        <w:ind w:left="567"/>
        <w:jc w:val="center"/>
        <w:rPr>
          <w:rFonts w:ascii="Times New Roman" w:hAnsi="Times New Roman" w:cs="Times New Roman"/>
          <w:bCs/>
          <w:sz w:val="24"/>
          <w:szCs w:val="24"/>
        </w:rPr>
      </w:pPr>
      <w:r>
        <w:rPr>
          <w:noProof/>
        </w:rPr>
        <w:drawing>
          <wp:inline distT="0" distB="0" distL="0" distR="0" wp14:anchorId="6D9BB4FF" wp14:editId="203B15BC">
            <wp:extent cx="4288884" cy="22860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2577" cy="2298628"/>
                    </a:xfrm>
                    <a:prstGeom prst="rect">
                      <a:avLst/>
                    </a:prstGeom>
                  </pic:spPr>
                </pic:pic>
              </a:graphicData>
            </a:graphic>
          </wp:inline>
        </w:drawing>
      </w:r>
    </w:p>
    <w:p w14:paraId="5A3C677E" w14:textId="17373995" w:rsidR="00E467A2" w:rsidRPr="006B6753" w:rsidRDefault="004522EE" w:rsidP="006B6753">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proofErr w:type="spellStart"/>
      <w:r w:rsidR="006B6753">
        <w:rPr>
          <w:rFonts w:ascii="Times New Roman" w:hAnsi="Times New Roman" w:cs="Times New Roman"/>
          <w:bCs/>
        </w:rPr>
        <w:t>Potensi</w:t>
      </w:r>
      <w:proofErr w:type="spellEnd"/>
      <w:r w:rsidR="006B6753">
        <w:rPr>
          <w:rFonts w:ascii="Times New Roman" w:hAnsi="Times New Roman" w:cs="Times New Roman"/>
          <w:bCs/>
        </w:rPr>
        <w:t xml:space="preserve"> </w:t>
      </w:r>
      <w:proofErr w:type="spellStart"/>
      <w:r w:rsidR="006B6753">
        <w:rPr>
          <w:rFonts w:ascii="Times New Roman" w:hAnsi="Times New Roman" w:cs="Times New Roman"/>
          <w:bCs/>
        </w:rPr>
        <w:t>Korupsi</w:t>
      </w:r>
      <w:proofErr w:type="spellEnd"/>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sidRPr="00817477">
        <w:rPr>
          <w:rFonts w:ascii="Times New Roman" w:hAnsi="Times New Roman" w:cs="Times New Roman"/>
          <w:b/>
          <w:sz w:val="24"/>
          <w:szCs w:val="24"/>
        </w:rPr>
        <w:lastRenderedPageBreak/>
        <w:t>Penyajian</w:t>
      </w:r>
      <w:proofErr w:type="spellEnd"/>
      <w:r w:rsidRPr="00817477">
        <w:rPr>
          <w:rFonts w:ascii="Times New Roman" w:hAnsi="Times New Roman" w:cs="Times New Roman"/>
          <w:b/>
          <w:sz w:val="24"/>
          <w:szCs w:val="24"/>
        </w:rPr>
        <w:t xml:space="preserve"> Data Uji </w:t>
      </w:r>
      <w:proofErr w:type="spellStart"/>
      <w:r w:rsidRPr="00817477">
        <w:rPr>
          <w:rFonts w:ascii="Times New Roman" w:hAnsi="Times New Roman" w:cs="Times New Roman"/>
          <w:b/>
          <w:sz w:val="24"/>
          <w:szCs w:val="24"/>
        </w:rPr>
        <w:t>Coba</w:t>
      </w:r>
      <w:proofErr w:type="spellEnd"/>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uji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d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dan Analisa data yang </w:t>
      </w:r>
      <w:proofErr w:type="spellStart"/>
      <w:r w:rsidRPr="00817477">
        <w:rPr>
          <w:rFonts w:ascii="Times New Roman" w:hAnsi="Times New Roman" w:cs="Times New Roman"/>
          <w:bCs/>
          <w:sz w:val="24"/>
          <w:szCs w:val="24"/>
        </w:rPr>
        <w:t>diperole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media,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dan uji </w:t>
      </w:r>
      <w:proofErr w:type="spellStart"/>
      <w:r w:rsidRPr="00817477">
        <w:rPr>
          <w:rFonts w:ascii="Times New Roman" w:hAnsi="Times New Roman" w:cs="Times New Roman"/>
          <w:bCs/>
          <w:sz w:val="24"/>
          <w:szCs w:val="24"/>
        </w:rPr>
        <w:t>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Ahli</w:t>
      </w:r>
    </w:p>
    <w:tbl>
      <w:tblPr>
        <w:tblW w:w="7654" w:type="dxa"/>
        <w:tblInd w:w="988" w:type="dxa"/>
        <w:tblLayout w:type="fixed"/>
        <w:tblLook w:val="04A0" w:firstRow="1" w:lastRow="0" w:firstColumn="1" w:lastColumn="0" w:noHBand="0" w:noVBand="1"/>
      </w:tblPr>
      <w:tblGrid>
        <w:gridCol w:w="650"/>
        <w:gridCol w:w="4169"/>
        <w:gridCol w:w="567"/>
        <w:gridCol w:w="709"/>
        <w:gridCol w:w="709"/>
        <w:gridCol w:w="850"/>
      </w:tblGrid>
      <w:tr w:rsidR="000E7E26" w:rsidRPr="00817477" w14:paraId="351BBFF1" w14:textId="77777777" w:rsidTr="00A52027">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4169"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A52027" w:rsidRPr="00817477" w14:paraId="4C066FEC"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4169" w:type="dxa"/>
            <w:tcBorders>
              <w:top w:val="nil"/>
              <w:left w:val="nil"/>
              <w:bottom w:val="single" w:sz="4" w:space="0" w:color="auto"/>
              <w:right w:val="single" w:sz="4" w:space="0" w:color="auto"/>
            </w:tcBorders>
            <w:shd w:val="clear" w:color="auto" w:fill="auto"/>
            <w:vAlign w:val="center"/>
          </w:tcPr>
          <w:p w14:paraId="70A07CE5" w14:textId="050596CF"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80744D9"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4169" w:type="dxa"/>
            <w:tcBorders>
              <w:top w:val="nil"/>
              <w:left w:val="nil"/>
              <w:bottom w:val="single" w:sz="4" w:space="0" w:color="auto"/>
              <w:right w:val="single" w:sz="4" w:space="0" w:color="auto"/>
            </w:tcBorders>
            <w:shd w:val="clear" w:color="auto" w:fill="auto"/>
            <w:vAlign w:val="center"/>
          </w:tcPr>
          <w:p w14:paraId="661E9795" w14:textId="4277237E"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1AFFF8D" w14:textId="77777777" w:rsidTr="00A52027">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4169" w:type="dxa"/>
            <w:tcBorders>
              <w:top w:val="nil"/>
              <w:left w:val="nil"/>
              <w:bottom w:val="single" w:sz="4" w:space="0" w:color="auto"/>
              <w:right w:val="single" w:sz="4" w:space="0" w:color="auto"/>
            </w:tcBorders>
            <w:shd w:val="clear" w:color="auto" w:fill="auto"/>
            <w:vAlign w:val="center"/>
          </w:tcPr>
          <w:p w14:paraId="4B7E792D" w14:textId="6F997DA0"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35B54CC" w14:textId="77777777" w:rsidTr="00A52027">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4169" w:type="dxa"/>
            <w:tcBorders>
              <w:top w:val="single" w:sz="4" w:space="0" w:color="auto"/>
              <w:left w:val="nil"/>
              <w:bottom w:val="single" w:sz="4" w:space="0" w:color="auto"/>
              <w:right w:val="single" w:sz="4" w:space="0" w:color="auto"/>
            </w:tcBorders>
            <w:shd w:val="clear" w:color="auto" w:fill="auto"/>
            <w:vAlign w:val="center"/>
          </w:tcPr>
          <w:p w14:paraId="3294DA95" w14:textId="6E754F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B53B0B1"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4169" w:type="dxa"/>
            <w:tcBorders>
              <w:top w:val="nil"/>
              <w:left w:val="nil"/>
              <w:bottom w:val="single" w:sz="4" w:space="0" w:color="auto"/>
              <w:right w:val="single" w:sz="4" w:space="0" w:color="auto"/>
            </w:tcBorders>
            <w:shd w:val="clear" w:color="auto" w:fill="auto"/>
            <w:vAlign w:val="center"/>
          </w:tcPr>
          <w:p w14:paraId="77195461" w14:textId="257F4126"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E86FAB"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6E8A43A5" w14:textId="1DF30E6C"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562F817" w14:textId="77777777" w:rsidTr="00A52027">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4169" w:type="dxa"/>
            <w:tcBorders>
              <w:top w:val="nil"/>
              <w:left w:val="nil"/>
              <w:bottom w:val="single" w:sz="4" w:space="0" w:color="auto"/>
              <w:right w:val="single" w:sz="4" w:space="0" w:color="auto"/>
            </w:tcBorders>
            <w:shd w:val="clear" w:color="auto" w:fill="auto"/>
            <w:vAlign w:val="center"/>
          </w:tcPr>
          <w:p w14:paraId="7CE9591E" w14:textId="107D00E1"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476AC8A" w14:textId="77777777" w:rsidTr="00A52027">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4169" w:type="dxa"/>
            <w:tcBorders>
              <w:top w:val="nil"/>
              <w:left w:val="nil"/>
              <w:bottom w:val="single" w:sz="4" w:space="0" w:color="auto"/>
              <w:right w:val="single" w:sz="4" w:space="0" w:color="auto"/>
            </w:tcBorders>
            <w:shd w:val="clear" w:color="auto" w:fill="auto"/>
            <w:vAlign w:val="center"/>
          </w:tcPr>
          <w:p w14:paraId="0289FC02" w14:textId="269781B2"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42683EF5"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4169" w:type="dxa"/>
            <w:tcBorders>
              <w:top w:val="nil"/>
              <w:left w:val="nil"/>
              <w:bottom w:val="single" w:sz="4" w:space="0" w:color="auto"/>
              <w:right w:val="single" w:sz="4" w:space="0" w:color="auto"/>
            </w:tcBorders>
            <w:shd w:val="clear" w:color="auto" w:fill="auto"/>
            <w:vAlign w:val="center"/>
          </w:tcPr>
          <w:p w14:paraId="35285B63" w14:textId="1D5747DB"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F08D22B" w14:textId="77777777" w:rsidTr="00A52027">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4169" w:type="dxa"/>
            <w:tcBorders>
              <w:top w:val="nil"/>
              <w:left w:val="nil"/>
              <w:bottom w:val="single" w:sz="4" w:space="0" w:color="auto"/>
              <w:right w:val="single" w:sz="4" w:space="0" w:color="auto"/>
            </w:tcBorders>
            <w:shd w:val="clear" w:color="auto" w:fill="auto"/>
            <w:vAlign w:val="center"/>
          </w:tcPr>
          <w:p w14:paraId="344121BA" w14:textId="386C6D42"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019D145" w14:textId="77777777" w:rsidTr="00A52027">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4169"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6EC749" w14:textId="77777777" w:rsidTr="00A52027">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4169" w:type="dxa"/>
            <w:tcBorders>
              <w:top w:val="single" w:sz="4" w:space="0" w:color="auto"/>
              <w:left w:val="nil"/>
              <w:bottom w:val="single" w:sz="4" w:space="0" w:color="auto"/>
              <w:right w:val="single" w:sz="4" w:space="0" w:color="auto"/>
            </w:tcBorders>
            <w:shd w:val="clear" w:color="auto" w:fill="auto"/>
            <w:vAlign w:val="center"/>
          </w:tcPr>
          <w:p w14:paraId="10497B47" w14:textId="7CF25A4C"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AE11CC9" w14:textId="77777777" w:rsidTr="00A52027">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4169" w:type="dxa"/>
            <w:tcBorders>
              <w:top w:val="nil"/>
              <w:left w:val="nil"/>
              <w:bottom w:val="single" w:sz="4" w:space="0" w:color="auto"/>
              <w:right w:val="single" w:sz="4" w:space="0" w:color="auto"/>
            </w:tcBorders>
            <w:shd w:val="clear" w:color="auto" w:fill="auto"/>
            <w:vAlign w:val="center"/>
          </w:tcPr>
          <w:p w14:paraId="652B6674" w14:textId="787F02DA"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EAC92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4169" w:type="dxa"/>
            <w:tcBorders>
              <w:top w:val="nil"/>
              <w:left w:val="nil"/>
              <w:bottom w:val="single" w:sz="4" w:space="0" w:color="auto"/>
              <w:right w:val="single" w:sz="4" w:space="0" w:color="auto"/>
            </w:tcBorders>
            <w:shd w:val="clear" w:color="auto" w:fill="auto"/>
            <w:vAlign w:val="center"/>
          </w:tcPr>
          <w:p w14:paraId="15A3D8BF" w14:textId="3B9D5F1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B28278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E81A98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F519C6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707F1A9B"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4169" w:type="dxa"/>
            <w:tcBorders>
              <w:top w:val="nil"/>
              <w:left w:val="nil"/>
              <w:bottom w:val="single" w:sz="4" w:space="0" w:color="auto"/>
              <w:right w:val="single" w:sz="4" w:space="0" w:color="auto"/>
            </w:tcBorders>
            <w:shd w:val="clear" w:color="auto" w:fill="auto"/>
            <w:vAlign w:val="center"/>
          </w:tcPr>
          <w:p w14:paraId="17AF9A7E" w14:textId="1F5656AB" w:rsidR="00A52027" w:rsidRPr="008C7A9E"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4B0E561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00A0E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CE74C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AC750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4C694D8F" w14:textId="4E479904" w:rsidR="00A52027" w:rsidRPr="008C7A9E"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1DA41542" w14:textId="77777777" w:rsidR="00A52027" w:rsidRDefault="00A52027" w:rsidP="007C4628">
      <w:pPr>
        <w:tabs>
          <w:tab w:val="left" w:pos="1260"/>
        </w:tabs>
        <w:spacing w:after="0" w:line="480" w:lineRule="auto"/>
        <w:ind w:left="720"/>
        <w:rPr>
          <w:rFonts w:ascii="Times New Roman" w:eastAsia="Times New Roman" w:hAnsi="Times New Roman" w:cs="Times New Roman"/>
          <w:b/>
          <w:bCs/>
          <w:sz w:val="24"/>
          <w:szCs w:val="24"/>
        </w:rPr>
      </w:pPr>
    </w:p>
    <w:p w14:paraId="6FA1F009" w14:textId="4BBFF197"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lastRenderedPageBreak/>
        <w:t>Keterangan</w:t>
      </w:r>
      <w:proofErr w:type="spellEnd"/>
      <w:r w:rsidRPr="00817477">
        <w:rPr>
          <w:rFonts w:ascii="Times New Roman" w:eastAsia="Times New Roman" w:hAnsi="Times New Roman" w:cs="Times New Roman"/>
          <w:b/>
          <w:bCs/>
          <w:sz w:val="24"/>
          <w:szCs w:val="24"/>
        </w:rPr>
        <w:t>:</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65B75537" w14:textId="2F6845B9"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w:t>
      </w:r>
      <w:proofErr w:type="spellEnd"/>
      <w:r w:rsidR="00A5202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ayakan</w:t>
      </w:r>
      <w:proofErr w:type="spellEnd"/>
      <w:r w:rsidRPr="00817477">
        <w:rPr>
          <w:rFonts w:ascii="Times New Roman" w:eastAsia="Times New Roman" w:hAnsi="Times New Roman" w:cs="Times New Roman"/>
          <w:sz w:val="24"/>
          <w:szCs w:val="20"/>
        </w:rPr>
        <w:t xml:space="preserve">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5FD01C79" w14:textId="3AD051EE"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4E3DFD7" w14:textId="77777777" w:rsidR="00A52027" w:rsidRPr="00817477" w:rsidRDefault="00A52027" w:rsidP="007C4628">
      <w:pPr>
        <w:tabs>
          <w:tab w:val="left" w:pos="1560"/>
          <w:tab w:val="left" w:pos="1843"/>
        </w:tabs>
        <w:spacing w:after="0" w:line="480" w:lineRule="auto"/>
        <w:ind w:left="720"/>
        <w:rPr>
          <w:rFonts w:ascii="Times New Roman" w:eastAsia="Times New Roman" w:hAnsi="Times New Roman" w:cs="Times New Roman"/>
          <w:sz w:val="24"/>
          <w:szCs w:val="20"/>
        </w:rPr>
      </w:pP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sil </w:t>
      </w:r>
      <w:r w:rsidR="00AE3791">
        <w:rPr>
          <w:rFonts w:ascii="Times New Roman" w:hAnsi="Times New Roman" w:cs="Times New Roman"/>
          <w:b/>
          <w:sz w:val="24"/>
          <w:szCs w:val="24"/>
        </w:rPr>
        <w:t xml:space="preserve">Uji </w:t>
      </w:r>
      <w:proofErr w:type="spellStart"/>
      <w:r w:rsidR="00AE3791">
        <w:rPr>
          <w:rFonts w:ascii="Times New Roman" w:hAnsi="Times New Roman" w:cs="Times New Roman"/>
          <w:b/>
          <w:sz w:val="24"/>
          <w:szCs w:val="24"/>
        </w:rPr>
        <w:t>Kelayakan</w:t>
      </w:r>
      <w:proofErr w:type="spellEnd"/>
      <w:r w:rsidR="00AE3791">
        <w:rPr>
          <w:rFonts w:ascii="Times New Roman" w:hAnsi="Times New Roman" w:cs="Times New Roman"/>
          <w:b/>
          <w:sz w:val="24"/>
          <w:szCs w:val="24"/>
        </w:rPr>
        <w:t xml:space="preserve"> </w:t>
      </w:r>
      <w:r w:rsidR="00AE3791" w:rsidRPr="00AE3791">
        <w:rPr>
          <w:rFonts w:ascii="Times New Roman" w:hAnsi="Times New Roman" w:cs="Times New Roman"/>
          <w:b/>
          <w:i/>
          <w:iCs/>
          <w:sz w:val="24"/>
          <w:szCs w:val="24"/>
        </w:rPr>
        <w:t>Black Box</w:t>
      </w:r>
    </w:p>
    <w:p w14:paraId="014F7ACF" w14:textId="66F01195" w:rsidR="00A52027" w:rsidRDefault="00AE3791" w:rsidP="00DF08E2">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22DF68FB" w14:textId="77777777" w:rsidR="00DF08E2" w:rsidRDefault="00DF08E2" w:rsidP="00DF08E2">
      <w:pPr>
        <w:pStyle w:val="ListParagraph"/>
        <w:tabs>
          <w:tab w:val="left" w:pos="567"/>
        </w:tabs>
        <w:spacing w:after="0" w:line="480" w:lineRule="auto"/>
        <w:ind w:left="927" w:firstLine="567"/>
        <w:jc w:val="both"/>
        <w:rPr>
          <w:rFonts w:ascii="Times New Roman" w:hAnsi="Times New Roman" w:cs="Times New Roman"/>
          <w:bCs/>
          <w:sz w:val="24"/>
          <w:szCs w:val="24"/>
        </w:rPr>
      </w:pPr>
    </w:p>
    <w:p w14:paraId="7622663E" w14:textId="38D2A058"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4422D" w:rsidRPr="00817477" w14:paraId="451E310F" w14:textId="77777777" w:rsidTr="00DF08E2">
        <w:trPr>
          <w:trHeight w:val="784"/>
        </w:trPr>
        <w:tc>
          <w:tcPr>
            <w:tcW w:w="557" w:type="dxa"/>
          </w:tcPr>
          <w:p w14:paraId="4CF58D33" w14:textId="77777777" w:rsidR="0004422D" w:rsidRPr="00817477" w:rsidRDefault="0004422D" w:rsidP="0038351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0336C60E" w14:textId="77777777" w:rsidR="0004422D" w:rsidRPr="00817477" w:rsidRDefault="0004422D" w:rsidP="0038351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6758C978" w14:textId="77777777" w:rsidR="0004422D" w:rsidRPr="00817477" w:rsidRDefault="0004422D" w:rsidP="0038351A">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5435FE40" w14:textId="77777777" w:rsidR="0004422D" w:rsidRPr="00817477" w:rsidRDefault="0004422D" w:rsidP="0038351A">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utput</w:t>
            </w:r>
            <w:proofErr w:type="spellEnd"/>
          </w:p>
        </w:tc>
        <w:tc>
          <w:tcPr>
            <w:tcW w:w="1134" w:type="dxa"/>
            <w:vAlign w:val="center"/>
          </w:tcPr>
          <w:p w14:paraId="3667BF2F" w14:textId="77777777" w:rsidR="0004422D" w:rsidRPr="00817477" w:rsidRDefault="0004422D" w:rsidP="0038351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4422D" w:rsidRPr="00817477" w14:paraId="370F3EFD" w14:textId="77777777" w:rsidTr="00DF08E2">
        <w:tc>
          <w:tcPr>
            <w:tcW w:w="557" w:type="dxa"/>
          </w:tcPr>
          <w:p w14:paraId="324CF520"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4D649CF3"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27E5E554"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399B9332"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206AAA2D" w14:textId="023B43C9" w:rsidR="0004422D" w:rsidRPr="00817477" w:rsidRDefault="00CD5265" w:rsidP="0038351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4422D" w:rsidRPr="00817477" w14:paraId="1A1D5EDE" w14:textId="77777777" w:rsidTr="00DF08E2">
        <w:tc>
          <w:tcPr>
            <w:tcW w:w="557" w:type="dxa"/>
          </w:tcPr>
          <w:p w14:paraId="5EF0440E"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26FA640"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049C4EF"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914DCF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706CD467" w14:textId="660FE1FF" w:rsidR="0004422D" w:rsidRPr="00817477" w:rsidRDefault="00CD5265" w:rsidP="0038351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5630BE35" w14:textId="77777777" w:rsidTr="00DF08E2">
        <w:tc>
          <w:tcPr>
            <w:tcW w:w="557" w:type="dxa"/>
          </w:tcPr>
          <w:p w14:paraId="73CD3067"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1C6E3BE" w14:textId="77777777" w:rsidR="0004422D" w:rsidRPr="00817477" w:rsidRDefault="0004422D" w:rsidP="0038351A">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661BC178"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51DA037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33C2E0A4" w14:textId="0A5DD6EC" w:rsidR="0004422D" w:rsidRPr="00817477" w:rsidRDefault="00CD5265" w:rsidP="0038351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0EE7123C" w14:textId="77777777" w:rsidTr="00DF08E2">
        <w:tc>
          <w:tcPr>
            <w:tcW w:w="557" w:type="dxa"/>
          </w:tcPr>
          <w:p w14:paraId="26FDCDCC"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2421" w:type="dxa"/>
          </w:tcPr>
          <w:p w14:paraId="71CCDD14"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5B4A3D87"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p>
        </w:tc>
        <w:tc>
          <w:tcPr>
            <w:tcW w:w="2835" w:type="dxa"/>
          </w:tcPr>
          <w:p w14:paraId="4A274839"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tc>
        <w:tc>
          <w:tcPr>
            <w:tcW w:w="1134" w:type="dxa"/>
          </w:tcPr>
          <w:p w14:paraId="600A86ED" w14:textId="4D0AC2B2" w:rsidR="0004422D" w:rsidRPr="00817477" w:rsidRDefault="00CD5265" w:rsidP="0038351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0953FA9" w14:textId="77777777" w:rsidTr="00DF08E2">
        <w:tc>
          <w:tcPr>
            <w:tcW w:w="557" w:type="dxa"/>
          </w:tcPr>
          <w:p w14:paraId="51B33CFF"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37DB20"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user</w:t>
            </w:r>
          </w:p>
        </w:tc>
        <w:tc>
          <w:tcPr>
            <w:tcW w:w="2693" w:type="dxa"/>
          </w:tcPr>
          <w:p w14:paraId="4DDE4852" w14:textId="77777777" w:rsidR="0004422D" w:rsidRPr="00817477" w:rsidRDefault="0004422D" w:rsidP="0038351A">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835" w:type="dxa"/>
          </w:tcPr>
          <w:p w14:paraId="638948A1"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c>
          <w:tcPr>
            <w:tcW w:w="1134" w:type="dxa"/>
          </w:tcPr>
          <w:p w14:paraId="24B43656" w14:textId="30DC11E3" w:rsidR="0004422D" w:rsidRPr="00817477" w:rsidRDefault="00CD5265" w:rsidP="0038351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735188C" w14:textId="77777777" w:rsidTr="00DF08E2">
        <w:tc>
          <w:tcPr>
            <w:tcW w:w="557" w:type="dxa"/>
          </w:tcPr>
          <w:p w14:paraId="68B7F5A2" w14:textId="77777777" w:rsidR="0004422D" w:rsidRPr="00817477" w:rsidRDefault="0004422D" w:rsidP="0038351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74572D60" w14:textId="77777777" w:rsidR="0004422D" w:rsidRPr="00817477" w:rsidRDefault="0004422D" w:rsidP="0038351A">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edit data user</w:t>
            </w:r>
          </w:p>
        </w:tc>
        <w:tc>
          <w:tcPr>
            <w:tcW w:w="2693" w:type="dxa"/>
          </w:tcPr>
          <w:p w14:paraId="4F74C0CC" w14:textId="77777777" w:rsidR="0004422D" w:rsidRPr="00817477" w:rsidRDefault="0004422D" w:rsidP="0038351A">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ield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p>
        </w:tc>
        <w:tc>
          <w:tcPr>
            <w:tcW w:w="2835" w:type="dxa"/>
          </w:tcPr>
          <w:p w14:paraId="4D1534F0" w14:textId="77777777" w:rsidR="0004422D" w:rsidRPr="00817477" w:rsidRDefault="0004422D" w:rsidP="0038351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edit</w:t>
            </w:r>
          </w:p>
        </w:tc>
        <w:tc>
          <w:tcPr>
            <w:tcW w:w="1134" w:type="dxa"/>
          </w:tcPr>
          <w:p w14:paraId="419CCB6E" w14:textId="05A70889" w:rsidR="0004422D" w:rsidRPr="00817477" w:rsidRDefault="00CD5265" w:rsidP="0038351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425C67EB" w14:textId="0AFB87AF" w:rsidR="00221E2E" w:rsidRDefault="00221E2E" w:rsidP="00221E2E">
      <w:pPr>
        <w:tabs>
          <w:tab w:val="left" w:pos="1560"/>
          <w:tab w:val="left" w:pos="1843"/>
        </w:tabs>
        <w:spacing w:after="0" w:line="360" w:lineRule="auto"/>
        <w:ind w:left="720"/>
        <w:rPr>
          <w:rFonts w:ascii="Times New Roman" w:eastAsia="Times New Roman" w:hAnsi="Times New Roman" w:cs="Times New Roman"/>
          <w:sz w:val="24"/>
          <w:szCs w:val="20"/>
        </w:rPr>
        <w:sectPr w:rsidR="00221E2E" w:rsidSect="00EC414D">
          <w:pgSz w:w="11907" w:h="16840" w:code="9"/>
          <w:pgMar w:top="2268" w:right="1701" w:bottom="1701" w:left="2268" w:header="720" w:footer="720" w:gutter="0"/>
          <w:cols w:space="720"/>
          <w:titlePg/>
          <w:docGrid w:linePitch="360"/>
        </w:sectPr>
      </w:pP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7A569D38"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rata-rata </w:t>
      </w:r>
      <w:r w:rsidR="0092060F">
        <w:rPr>
          <w:rFonts w:ascii="Times New Roman" w:hAnsi="Times New Roman" w:cs="Times New Roman"/>
          <w:sz w:val="24"/>
        </w:rPr>
        <w:t xml:space="preserve">…. dan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gramStart"/>
      <w:r w:rsidR="0092060F">
        <w:rPr>
          <w:rFonts w:ascii="Times New Roman" w:hAnsi="Times New Roman" w:cs="Times New Roman"/>
          <w:sz w:val="24"/>
        </w:rPr>
        <w:t>…..</w:t>
      </w:r>
      <w:proofErr w:type="gram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20DF32" w14:textId="77777777" w:rsidR="008A2FDE" w:rsidRDefault="008A2FDE" w:rsidP="00EC414D">
      <w:pPr>
        <w:spacing w:after="0" w:line="240" w:lineRule="auto"/>
      </w:pPr>
      <w:r>
        <w:separator/>
      </w:r>
    </w:p>
  </w:endnote>
  <w:endnote w:type="continuationSeparator" w:id="0">
    <w:p w14:paraId="7429FB98" w14:textId="77777777" w:rsidR="008A2FDE" w:rsidRDefault="008A2FDE"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5753FF" w:rsidRDefault="005753FF" w:rsidP="004B3F65">
    <w:pPr>
      <w:pStyle w:val="Footer"/>
    </w:pPr>
  </w:p>
  <w:p w14:paraId="6A35DB83" w14:textId="77777777" w:rsidR="005753FF" w:rsidRDefault="005753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5753FF" w:rsidRDefault="005753F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5753FF" w:rsidRDefault="005753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6A026F" w14:textId="77777777" w:rsidR="008A2FDE" w:rsidRDefault="008A2FDE" w:rsidP="00EC414D">
      <w:pPr>
        <w:spacing w:after="0" w:line="240" w:lineRule="auto"/>
      </w:pPr>
      <w:r>
        <w:separator/>
      </w:r>
    </w:p>
  </w:footnote>
  <w:footnote w:type="continuationSeparator" w:id="0">
    <w:p w14:paraId="52BC4AE9" w14:textId="77777777" w:rsidR="008A2FDE" w:rsidRDefault="008A2FDE"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5753FF" w:rsidRDefault="005753FF">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5753FF" w:rsidRDefault="005753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5753FF" w:rsidRDefault="005753FF">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5753FF" w:rsidRDefault="005753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3"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7"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2"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8"/>
  </w:num>
  <w:num w:numId="3">
    <w:abstractNumId w:val="13"/>
  </w:num>
  <w:num w:numId="4">
    <w:abstractNumId w:val="29"/>
  </w:num>
  <w:num w:numId="5">
    <w:abstractNumId w:val="18"/>
  </w:num>
  <w:num w:numId="6">
    <w:abstractNumId w:val="16"/>
  </w:num>
  <w:num w:numId="7">
    <w:abstractNumId w:val="23"/>
  </w:num>
  <w:num w:numId="8">
    <w:abstractNumId w:val="17"/>
  </w:num>
  <w:num w:numId="9">
    <w:abstractNumId w:val="12"/>
  </w:num>
  <w:num w:numId="10">
    <w:abstractNumId w:val="28"/>
  </w:num>
  <w:num w:numId="11">
    <w:abstractNumId w:val="15"/>
  </w:num>
  <w:num w:numId="12">
    <w:abstractNumId w:val="38"/>
  </w:num>
  <w:num w:numId="13">
    <w:abstractNumId w:val="31"/>
  </w:num>
  <w:num w:numId="14">
    <w:abstractNumId w:val="11"/>
  </w:num>
  <w:num w:numId="15">
    <w:abstractNumId w:val="22"/>
  </w:num>
  <w:num w:numId="16">
    <w:abstractNumId w:val="1"/>
  </w:num>
  <w:num w:numId="17">
    <w:abstractNumId w:val="2"/>
  </w:num>
  <w:num w:numId="18">
    <w:abstractNumId w:val="32"/>
  </w:num>
  <w:num w:numId="19">
    <w:abstractNumId w:val="4"/>
  </w:num>
  <w:num w:numId="20">
    <w:abstractNumId w:val="26"/>
  </w:num>
  <w:num w:numId="21">
    <w:abstractNumId w:val="3"/>
  </w:num>
  <w:num w:numId="22">
    <w:abstractNumId w:val="36"/>
  </w:num>
  <w:num w:numId="23">
    <w:abstractNumId w:val="35"/>
  </w:num>
  <w:num w:numId="24">
    <w:abstractNumId w:val="30"/>
  </w:num>
  <w:num w:numId="25">
    <w:abstractNumId w:val="14"/>
  </w:num>
  <w:num w:numId="26">
    <w:abstractNumId w:val="24"/>
  </w:num>
  <w:num w:numId="27">
    <w:abstractNumId w:val="34"/>
  </w:num>
  <w:num w:numId="28">
    <w:abstractNumId w:val="27"/>
  </w:num>
  <w:num w:numId="29">
    <w:abstractNumId w:val="21"/>
  </w:num>
  <w:num w:numId="30">
    <w:abstractNumId w:val="42"/>
  </w:num>
  <w:num w:numId="31">
    <w:abstractNumId w:val="20"/>
  </w:num>
  <w:num w:numId="32">
    <w:abstractNumId w:val="0"/>
  </w:num>
  <w:num w:numId="33">
    <w:abstractNumId w:val="7"/>
  </w:num>
  <w:num w:numId="34">
    <w:abstractNumId w:val="5"/>
  </w:num>
  <w:num w:numId="35">
    <w:abstractNumId w:val="37"/>
  </w:num>
  <w:num w:numId="36">
    <w:abstractNumId w:val="19"/>
  </w:num>
  <w:num w:numId="37">
    <w:abstractNumId w:val="39"/>
  </w:num>
  <w:num w:numId="38">
    <w:abstractNumId w:val="9"/>
  </w:num>
  <w:num w:numId="39">
    <w:abstractNumId w:val="10"/>
  </w:num>
  <w:num w:numId="40">
    <w:abstractNumId w:val="40"/>
  </w:num>
  <w:num w:numId="41">
    <w:abstractNumId w:val="6"/>
  </w:num>
  <w:num w:numId="42">
    <w:abstractNumId w:val="33"/>
  </w:num>
  <w:num w:numId="43">
    <w:abstractNumId w:val="4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5390"/>
    <w:rsid w:val="00524C1D"/>
    <w:rsid w:val="005341B7"/>
    <w:rsid w:val="005465FE"/>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736F3"/>
    <w:rsid w:val="006A645C"/>
    <w:rsid w:val="006B1856"/>
    <w:rsid w:val="006B6753"/>
    <w:rsid w:val="006B6B09"/>
    <w:rsid w:val="006C6B08"/>
    <w:rsid w:val="006F4436"/>
    <w:rsid w:val="006F5B7D"/>
    <w:rsid w:val="006F6619"/>
    <w:rsid w:val="00724F88"/>
    <w:rsid w:val="007311DF"/>
    <w:rsid w:val="0074008B"/>
    <w:rsid w:val="0074676C"/>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10713"/>
    <w:rsid w:val="00A1093A"/>
    <w:rsid w:val="00A15170"/>
    <w:rsid w:val="00A15948"/>
    <w:rsid w:val="00A27913"/>
    <w:rsid w:val="00A32053"/>
    <w:rsid w:val="00A43771"/>
    <w:rsid w:val="00A44289"/>
    <w:rsid w:val="00A52027"/>
    <w:rsid w:val="00A52AC2"/>
    <w:rsid w:val="00A6604F"/>
    <w:rsid w:val="00A85AE1"/>
    <w:rsid w:val="00A866D4"/>
    <w:rsid w:val="00AA1886"/>
    <w:rsid w:val="00AA4EF3"/>
    <w:rsid w:val="00AB0092"/>
    <w:rsid w:val="00AB25F8"/>
    <w:rsid w:val="00AB65ED"/>
    <w:rsid w:val="00AD4530"/>
    <w:rsid w:val="00AE3791"/>
    <w:rsid w:val="00AE66D2"/>
    <w:rsid w:val="00AF0A63"/>
    <w:rsid w:val="00AF0B89"/>
    <w:rsid w:val="00AF70E2"/>
    <w:rsid w:val="00B106C3"/>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D03CD5"/>
    <w:rsid w:val="00D260CB"/>
    <w:rsid w:val="00D275B5"/>
    <w:rsid w:val="00D305CE"/>
    <w:rsid w:val="00D4448B"/>
    <w:rsid w:val="00D465FF"/>
    <w:rsid w:val="00D8099F"/>
    <w:rsid w:val="00DA704E"/>
    <w:rsid w:val="00DB7A7B"/>
    <w:rsid w:val="00DC1AFD"/>
    <w:rsid w:val="00DD23E7"/>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TotalTime>
  <Pages>63</Pages>
  <Words>10315</Words>
  <Characters>58800</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40</cp:revision>
  <cp:lastPrinted>2020-08-18T05:32:00Z</cp:lastPrinted>
  <dcterms:created xsi:type="dcterms:W3CDTF">2020-04-21T05:47:00Z</dcterms:created>
  <dcterms:modified xsi:type="dcterms:W3CDTF">2020-08-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